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F19F6">
      <w:pPr>
        <w:pStyle w:val="Overskrift1"/>
      </w:pPr>
      <w:bookmarkStart w:id="0" w:name="_Toc170129419"/>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Overskrift1"/>
        <w:rPr>
          <w:sz w:val="24"/>
          <w:szCs w:val="24"/>
          <w:lang w:val="en-GB"/>
        </w:rPr>
      </w:pPr>
      <w:bookmarkStart w:id="1" w:name="_Toc170129420"/>
      <w:r w:rsidRPr="00171C0D">
        <w:t xml:space="preserve">Type 1 interferon induced changes to exercise adaptations in systemic lupus erythematosus </w:t>
      </w:r>
      <w:r w:rsidR="005078BC" w:rsidRPr="00171C0D">
        <w:t>patients</w:t>
      </w:r>
      <w:bookmarkEnd w:id="1"/>
    </w:p>
    <w:p w14:paraId="271B985B" w14:textId="77777777" w:rsidR="000B5C56" w:rsidRPr="005116C0" w:rsidRDefault="000B5C56" w:rsidP="005F19F6">
      <w:pPr>
        <w:rPr>
          <w:lang w:val="en-GB"/>
        </w:rPr>
      </w:pPr>
    </w:p>
    <w:p w14:paraId="68B0A589" w14:textId="538C25AF" w:rsidR="000B5C56" w:rsidRPr="009616A0" w:rsidRDefault="000B5C56" w:rsidP="00D03B73">
      <w:pPr>
        <w:rPr>
          <w:rFonts w:ascii="Times New Roman" w:hAnsi="Times New Roman" w:cs="Times New Roman"/>
          <w:sz w:val="24"/>
          <w:szCs w:val="24"/>
        </w:rPr>
      </w:pPr>
      <w:r w:rsidRPr="00D03B73">
        <w:rPr>
          <w:rFonts w:cstheme="minorHAnsi"/>
          <w:sz w:val="24"/>
          <w:szCs w:val="24"/>
        </w:rPr>
        <w:t>Version</w:t>
      </w:r>
      <w:r w:rsidRPr="009616A0">
        <w:rPr>
          <w:rFonts w:ascii="Times New Roman" w:hAnsi="Times New Roman" w:cs="Times New Roman"/>
          <w:sz w:val="24"/>
          <w:szCs w:val="24"/>
        </w:rPr>
        <w:t>:</w:t>
      </w:r>
      <w:r w:rsidR="002478BD">
        <w:rPr>
          <w:rFonts w:ascii="Times New Roman" w:hAnsi="Times New Roman" w:cs="Times New Roman"/>
          <w:sz w:val="24"/>
          <w:szCs w:val="24"/>
        </w:rPr>
        <w:tab/>
      </w:r>
      <w:r w:rsidRPr="009616A0">
        <w:rPr>
          <w:rFonts w:ascii="Times New Roman" w:hAnsi="Times New Roman" w:cs="Times New Roman"/>
          <w:sz w:val="24"/>
          <w:szCs w:val="24"/>
        </w:rPr>
        <w:t xml:space="preserve"> </w:t>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 xml:space="preserve">version </w:t>
          </w:r>
          <w:r w:rsidR="006565C7">
            <w:t>1.0</w:t>
          </w:r>
        </w:sdtContent>
      </w:sdt>
    </w:p>
    <w:p w14:paraId="5BCB67BD" w14:textId="77777777" w:rsidR="000B5C56" w:rsidRPr="009616A0" w:rsidRDefault="000B5C56" w:rsidP="005F19F6"/>
    <w:p w14:paraId="255797E0" w14:textId="5C4E637F" w:rsidR="000B5C56" w:rsidRPr="009616A0" w:rsidRDefault="000B5C56" w:rsidP="006565C7">
      <w:pPr>
        <w:tabs>
          <w:tab w:val="left" w:pos="1304"/>
          <w:tab w:val="left" w:pos="4230"/>
        </w:tabs>
      </w:pPr>
      <w:r w:rsidRPr="009616A0">
        <w:t>Version date:</w:t>
      </w:r>
      <w:r w:rsidR="002478BD">
        <w:tab/>
        <w:t xml:space="preserve">                          </w:t>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6-24T00:00:00Z">
            <w:dateFormat w:val="dd-MM-yyyy"/>
            <w:lid w:val="da-DK"/>
            <w:storeMappedDataAs w:val="dateTime"/>
            <w:calendar w:val="gregorian"/>
          </w:date>
        </w:sdtPr>
        <w:sdtEndPr/>
        <w:sdtContent>
          <w:r w:rsidR="007E106D">
            <w:rPr>
              <w:lang w:val="da-DK"/>
            </w:rPr>
            <w:t>24-06-2024</w:t>
          </w:r>
        </w:sdtContent>
      </w:sdt>
      <w:r w:rsidR="006565C7">
        <w:tab/>
      </w:r>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Centre for Physical Activity Research, Dept. 7641, Rigshospitale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7139B93C"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r w:rsidR="00612F4B">
        <w:rPr>
          <w:color w:val="auto"/>
        </w:rPr>
        <w:t>C</w:t>
      </w:r>
      <w:r w:rsidR="001957B3">
        <w:rPr>
          <w:color w:val="auto"/>
        </w:rPr>
        <w:t>openhagen</w:t>
      </w:r>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bookmarkStart w:id="2" w:name="_Toc170129421" w:displacedByCustomXml="next"/>
    <w:sdt>
      <w:sdtPr>
        <w:rPr>
          <w:rFonts w:asciiTheme="minorHAnsi" w:eastAsiaTheme="minorHAnsi" w:hAnsiTheme="minorHAnsi" w:cstheme="minorBidi"/>
          <w:b w:val="0"/>
          <w:bCs w:val="0"/>
          <w:kern w:val="0"/>
          <w:sz w:val="22"/>
          <w:szCs w:val="22"/>
        </w:rPr>
        <w:id w:val="569853696"/>
        <w:docPartObj>
          <w:docPartGallery w:val="Table of Contents"/>
          <w:docPartUnique/>
        </w:docPartObj>
      </w:sdtPr>
      <w:sdtEndPr>
        <w:rPr>
          <w:noProof/>
        </w:rPr>
      </w:sdtEndPr>
      <w:sdtContent>
        <w:p w14:paraId="641D7563" w14:textId="77777777" w:rsidR="000B5C56" w:rsidRPr="009616A0" w:rsidRDefault="000B5C56" w:rsidP="005F19F6">
          <w:pPr>
            <w:pStyle w:val="Overskrift1"/>
          </w:pPr>
          <w:r w:rsidRPr="009616A0">
            <w:t>Table of Contents</w:t>
          </w:r>
          <w:bookmarkEnd w:id="2"/>
        </w:p>
        <w:p w14:paraId="0D975CF5" w14:textId="6E82F9BE" w:rsidR="007E106D"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70129419" w:history="1">
            <w:r w:rsidR="007E106D" w:rsidRPr="00EC73E8">
              <w:rPr>
                <w:rStyle w:val="Hyperlink"/>
                <w:noProof/>
              </w:rPr>
              <w:t>Statistical analysis plan (SAP)</w:t>
            </w:r>
            <w:r w:rsidR="007E106D">
              <w:rPr>
                <w:noProof/>
                <w:webHidden/>
              </w:rPr>
              <w:tab/>
            </w:r>
            <w:r w:rsidR="007E106D">
              <w:rPr>
                <w:noProof/>
                <w:webHidden/>
              </w:rPr>
              <w:fldChar w:fldCharType="begin"/>
            </w:r>
            <w:r w:rsidR="007E106D">
              <w:rPr>
                <w:noProof/>
                <w:webHidden/>
              </w:rPr>
              <w:instrText xml:space="preserve"> PAGEREF _Toc170129419 \h </w:instrText>
            </w:r>
            <w:r w:rsidR="007E106D">
              <w:rPr>
                <w:noProof/>
                <w:webHidden/>
              </w:rPr>
            </w:r>
            <w:r w:rsidR="007E106D">
              <w:rPr>
                <w:noProof/>
                <w:webHidden/>
              </w:rPr>
              <w:fldChar w:fldCharType="separate"/>
            </w:r>
            <w:r w:rsidR="00525450">
              <w:rPr>
                <w:noProof/>
                <w:webHidden/>
              </w:rPr>
              <w:t>1</w:t>
            </w:r>
            <w:r w:rsidR="007E106D">
              <w:rPr>
                <w:noProof/>
                <w:webHidden/>
              </w:rPr>
              <w:fldChar w:fldCharType="end"/>
            </w:r>
          </w:hyperlink>
        </w:p>
        <w:p w14:paraId="02D5C879" w14:textId="59BCAB3F" w:rsidR="007E106D" w:rsidRDefault="007E106D">
          <w:pPr>
            <w:pStyle w:val="Indholdsfortegnelse1"/>
            <w:tabs>
              <w:tab w:val="right" w:leader="dot" w:pos="9962"/>
            </w:tabs>
            <w:rPr>
              <w:rFonts w:eastAsiaTheme="minorEastAsia"/>
              <w:noProof/>
              <w:lang w:val="da-DK" w:eastAsia="da-DK"/>
            </w:rPr>
          </w:pPr>
          <w:hyperlink w:anchor="_Toc170129420" w:history="1">
            <w:r w:rsidRPr="00EC73E8">
              <w:rPr>
                <w:rStyle w:val="Hyperlink"/>
                <w:noProof/>
              </w:rPr>
              <w:t>Type 1 interferon induced changes to exercise adaptations in systemic lupus erythematosus patients</w:t>
            </w:r>
            <w:r>
              <w:rPr>
                <w:noProof/>
                <w:webHidden/>
              </w:rPr>
              <w:tab/>
            </w:r>
            <w:r>
              <w:rPr>
                <w:noProof/>
                <w:webHidden/>
              </w:rPr>
              <w:fldChar w:fldCharType="begin"/>
            </w:r>
            <w:r>
              <w:rPr>
                <w:noProof/>
                <w:webHidden/>
              </w:rPr>
              <w:instrText xml:space="preserve"> PAGEREF _Toc170129420 \h </w:instrText>
            </w:r>
            <w:r>
              <w:rPr>
                <w:noProof/>
                <w:webHidden/>
              </w:rPr>
            </w:r>
            <w:r>
              <w:rPr>
                <w:noProof/>
                <w:webHidden/>
              </w:rPr>
              <w:fldChar w:fldCharType="separate"/>
            </w:r>
            <w:r w:rsidR="00525450">
              <w:rPr>
                <w:noProof/>
                <w:webHidden/>
              </w:rPr>
              <w:t>1</w:t>
            </w:r>
            <w:r>
              <w:rPr>
                <w:noProof/>
                <w:webHidden/>
              </w:rPr>
              <w:fldChar w:fldCharType="end"/>
            </w:r>
          </w:hyperlink>
        </w:p>
        <w:p w14:paraId="5E78768A" w14:textId="1745633C" w:rsidR="007E106D" w:rsidRDefault="007E106D">
          <w:pPr>
            <w:pStyle w:val="Indholdsfortegnelse1"/>
            <w:tabs>
              <w:tab w:val="right" w:leader="dot" w:pos="9962"/>
            </w:tabs>
            <w:rPr>
              <w:rFonts w:eastAsiaTheme="minorEastAsia"/>
              <w:noProof/>
              <w:lang w:val="da-DK" w:eastAsia="da-DK"/>
            </w:rPr>
          </w:pPr>
          <w:hyperlink w:anchor="_Toc170129421" w:history="1">
            <w:r w:rsidRPr="00EC73E8">
              <w:rPr>
                <w:rStyle w:val="Hyperlink"/>
                <w:noProof/>
              </w:rPr>
              <w:t>Table of Contents</w:t>
            </w:r>
            <w:r>
              <w:rPr>
                <w:noProof/>
                <w:webHidden/>
              </w:rPr>
              <w:tab/>
            </w:r>
            <w:r>
              <w:rPr>
                <w:noProof/>
                <w:webHidden/>
              </w:rPr>
              <w:fldChar w:fldCharType="begin"/>
            </w:r>
            <w:r>
              <w:rPr>
                <w:noProof/>
                <w:webHidden/>
              </w:rPr>
              <w:instrText xml:space="preserve"> PAGEREF _Toc170129421 \h </w:instrText>
            </w:r>
            <w:r>
              <w:rPr>
                <w:noProof/>
                <w:webHidden/>
              </w:rPr>
            </w:r>
            <w:r>
              <w:rPr>
                <w:noProof/>
                <w:webHidden/>
              </w:rPr>
              <w:fldChar w:fldCharType="separate"/>
            </w:r>
            <w:r w:rsidR="00525450">
              <w:rPr>
                <w:noProof/>
                <w:webHidden/>
              </w:rPr>
              <w:t>2</w:t>
            </w:r>
            <w:r>
              <w:rPr>
                <w:noProof/>
                <w:webHidden/>
              </w:rPr>
              <w:fldChar w:fldCharType="end"/>
            </w:r>
          </w:hyperlink>
        </w:p>
        <w:p w14:paraId="4E6868E5" w14:textId="07F2AA0B" w:rsidR="007E106D" w:rsidRDefault="007E106D">
          <w:pPr>
            <w:pStyle w:val="Indholdsfortegnelse2"/>
            <w:tabs>
              <w:tab w:val="left" w:pos="660"/>
              <w:tab w:val="right" w:leader="dot" w:pos="9962"/>
            </w:tabs>
            <w:rPr>
              <w:rFonts w:eastAsiaTheme="minorEastAsia"/>
              <w:noProof/>
              <w:lang w:val="da-DK" w:eastAsia="da-DK"/>
            </w:rPr>
          </w:pPr>
          <w:hyperlink w:anchor="_Toc170129422" w:history="1">
            <w:r w:rsidRPr="00EC73E8">
              <w:rPr>
                <w:rStyle w:val="Hyperlink"/>
                <w:noProof/>
              </w:rPr>
              <w:t>1</w:t>
            </w:r>
            <w:r>
              <w:rPr>
                <w:rFonts w:eastAsiaTheme="minorEastAsia"/>
                <w:noProof/>
                <w:lang w:val="da-DK" w:eastAsia="da-DK"/>
              </w:rPr>
              <w:tab/>
            </w:r>
            <w:r w:rsidRPr="00EC73E8">
              <w:rPr>
                <w:rStyle w:val="Hyperlink"/>
                <w:noProof/>
              </w:rPr>
              <w:t>BACKGROUND AND RATIONAL</w:t>
            </w:r>
            <w:r>
              <w:rPr>
                <w:noProof/>
                <w:webHidden/>
              </w:rPr>
              <w:tab/>
            </w:r>
            <w:r>
              <w:rPr>
                <w:noProof/>
                <w:webHidden/>
              </w:rPr>
              <w:fldChar w:fldCharType="begin"/>
            </w:r>
            <w:r>
              <w:rPr>
                <w:noProof/>
                <w:webHidden/>
              </w:rPr>
              <w:instrText xml:space="preserve"> PAGEREF _Toc170129422 \h </w:instrText>
            </w:r>
            <w:r>
              <w:rPr>
                <w:noProof/>
                <w:webHidden/>
              </w:rPr>
            </w:r>
            <w:r>
              <w:rPr>
                <w:noProof/>
                <w:webHidden/>
              </w:rPr>
              <w:fldChar w:fldCharType="separate"/>
            </w:r>
            <w:r w:rsidR="00525450">
              <w:rPr>
                <w:noProof/>
                <w:webHidden/>
              </w:rPr>
              <w:t>4</w:t>
            </w:r>
            <w:r>
              <w:rPr>
                <w:noProof/>
                <w:webHidden/>
              </w:rPr>
              <w:fldChar w:fldCharType="end"/>
            </w:r>
          </w:hyperlink>
        </w:p>
        <w:p w14:paraId="168D0517" w14:textId="4C60D972" w:rsidR="007E106D" w:rsidRDefault="007E106D">
          <w:pPr>
            <w:pStyle w:val="Indholdsfortegnelse2"/>
            <w:tabs>
              <w:tab w:val="left" w:pos="660"/>
              <w:tab w:val="right" w:leader="dot" w:pos="9962"/>
            </w:tabs>
            <w:rPr>
              <w:rFonts w:eastAsiaTheme="minorEastAsia"/>
              <w:noProof/>
              <w:lang w:val="da-DK" w:eastAsia="da-DK"/>
            </w:rPr>
          </w:pPr>
          <w:hyperlink w:anchor="_Toc170129423" w:history="1">
            <w:r w:rsidRPr="00EC73E8">
              <w:rPr>
                <w:rStyle w:val="Hyperlink"/>
                <w:rFonts w:ascii="Times New Roman" w:eastAsia="Times New Roman" w:hAnsi="Times New Roman" w:cs="Times New Roman"/>
                <w:b/>
                <w:bCs/>
                <w:noProof/>
                <w:kern w:val="36"/>
              </w:rPr>
              <w:t>2</w:t>
            </w:r>
            <w:r>
              <w:rPr>
                <w:rFonts w:eastAsiaTheme="minorEastAsia"/>
                <w:noProof/>
                <w:lang w:val="da-DK" w:eastAsia="da-DK"/>
              </w:rPr>
              <w:tab/>
            </w:r>
            <w:r w:rsidRPr="00EC73E8">
              <w:rPr>
                <w:rStyle w:val="Hyperlink"/>
                <w:noProof/>
              </w:rPr>
              <w:t>OBJECTIVES</w:t>
            </w:r>
            <w:r>
              <w:rPr>
                <w:noProof/>
                <w:webHidden/>
              </w:rPr>
              <w:tab/>
            </w:r>
            <w:r>
              <w:rPr>
                <w:noProof/>
                <w:webHidden/>
              </w:rPr>
              <w:fldChar w:fldCharType="begin"/>
            </w:r>
            <w:r>
              <w:rPr>
                <w:noProof/>
                <w:webHidden/>
              </w:rPr>
              <w:instrText xml:space="preserve"> PAGEREF _Toc170129423 \h </w:instrText>
            </w:r>
            <w:r>
              <w:rPr>
                <w:noProof/>
                <w:webHidden/>
              </w:rPr>
            </w:r>
            <w:r>
              <w:rPr>
                <w:noProof/>
                <w:webHidden/>
              </w:rPr>
              <w:fldChar w:fldCharType="separate"/>
            </w:r>
            <w:r w:rsidR="00525450">
              <w:rPr>
                <w:noProof/>
                <w:webHidden/>
              </w:rPr>
              <w:t>5</w:t>
            </w:r>
            <w:r>
              <w:rPr>
                <w:noProof/>
                <w:webHidden/>
              </w:rPr>
              <w:fldChar w:fldCharType="end"/>
            </w:r>
          </w:hyperlink>
        </w:p>
        <w:p w14:paraId="3B090C69" w14:textId="47C38B5C" w:rsidR="007E106D" w:rsidRDefault="007E106D">
          <w:pPr>
            <w:pStyle w:val="Indholdsfortegnelse3"/>
            <w:tabs>
              <w:tab w:val="left" w:pos="1100"/>
              <w:tab w:val="right" w:leader="dot" w:pos="9962"/>
            </w:tabs>
            <w:rPr>
              <w:rFonts w:eastAsiaTheme="minorEastAsia"/>
              <w:noProof/>
              <w:lang w:val="da-DK" w:eastAsia="da-DK"/>
            </w:rPr>
          </w:pPr>
          <w:hyperlink w:anchor="_Toc170129424" w:history="1">
            <w:r w:rsidRPr="00EC73E8">
              <w:rPr>
                <w:rStyle w:val="Hyperlink"/>
                <w:noProof/>
              </w:rPr>
              <w:t>2.1</w:t>
            </w:r>
            <w:r>
              <w:rPr>
                <w:rFonts w:eastAsiaTheme="minorEastAsia"/>
                <w:noProof/>
                <w:lang w:val="da-DK" w:eastAsia="da-DK"/>
              </w:rPr>
              <w:tab/>
            </w:r>
            <w:r w:rsidRPr="00EC73E8">
              <w:rPr>
                <w:rStyle w:val="Hyperlink"/>
                <w:noProof/>
              </w:rPr>
              <w:t>Primary aim:</w:t>
            </w:r>
            <w:r>
              <w:rPr>
                <w:noProof/>
                <w:webHidden/>
              </w:rPr>
              <w:tab/>
            </w:r>
            <w:r>
              <w:rPr>
                <w:noProof/>
                <w:webHidden/>
              </w:rPr>
              <w:fldChar w:fldCharType="begin"/>
            </w:r>
            <w:r>
              <w:rPr>
                <w:noProof/>
                <w:webHidden/>
              </w:rPr>
              <w:instrText xml:space="preserve"> PAGEREF _Toc170129424 \h </w:instrText>
            </w:r>
            <w:r>
              <w:rPr>
                <w:noProof/>
                <w:webHidden/>
              </w:rPr>
            </w:r>
            <w:r>
              <w:rPr>
                <w:noProof/>
                <w:webHidden/>
              </w:rPr>
              <w:fldChar w:fldCharType="separate"/>
            </w:r>
            <w:r w:rsidR="00525450">
              <w:rPr>
                <w:noProof/>
                <w:webHidden/>
              </w:rPr>
              <w:t>5</w:t>
            </w:r>
            <w:r>
              <w:rPr>
                <w:noProof/>
                <w:webHidden/>
              </w:rPr>
              <w:fldChar w:fldCharType="end"/>
            </w:r>
          </w:hyperlink>
        </w:p>
        <w:p w14:paraId="652DF5CE" w14:textId="53C6CE61" w:rsidR="007E106D" w:rsidRDefault="007E106D">
          <w:pPr>
            <w:pStyle w:val="Indholdsfortegnelse3"/>
            <w:tabs>
              <w:tab w:val="left" w:pos="1100"/>
              <w:tab w:val="right" w:leader="dot" w:pos="9962"/>
            </w:tabs>
            <w:rPr>
              <w:rFonts w:eastAsiaTheme="minorEastAsia"/>
              <w:noProof/>
              <w:lang w:val="da-DK" w:eastAsia="da-DK"/>
            </w:rPr>
          </w:pPr>
          <w:hyperlink w:anchor="_Toc170129425" w:history="1">
            <w:r w:rsidRPr="00EC73E8">
              <w:rPr>
                <w:rStyle w:val="Hyperlink"/>
                <w:noProof/>
              </w:rPr>
              <w:t>2.2</w:t>
            </w:r>
            <w:r>
              <w:rPr>
                <w:rFonts w:eastAsiaTheme="minorEastAsia"/>
                <w:noProof/>
                <w:lang w:val="da-DK" w:eastAsia="da-DK"/>
              </w:rPr>
              <w:tab/>
            </w:r>
            <w:r w:rsidRPr="00EC73E8">
              <w:rPr>
                <w:rStyle w:val="Hyperlink"/>
                <w:noProof/>
                <w:shd w:val="clear" w:color="auto" w:fill="FFFFFF" w:themeFill="background1"/>
              </w:rPr>
              <w:t>Secondary aims:</w:t>
            </w:r>
            <w:r>
              <w:rPr>
                <w:noProof/>
                <w:webHidden/>
              </w:rPr>
              <w:tab/>
            </w:r>
            <w:r>
              <w:rPr>
                <w:noProof/>
                <w:webHidden/>
              </w:rPr>
              <w:fldChar w:fldCharType="begin"/>
            </w:r>
            <w:r>
              <w:rPr>
                <w:noProof/>
                <w:webHidden/>
              </w:rPr>
              <w:instrText xml:space="preserve"> PAGEREF _Toc170129425 \h </w:instrText>
            </w:r>
            <w:r>
              <w:rPr>
                <w:noProof/>
                <w:webHidden/>
              </w:rPr>
            </w:r>
            <w:r>
              <w:rPr>
                <w:noProof/>
                <w:webHidden/>
              </w:rPr>
              <w:fldChar w:fldCharType="separate"/>
            </w:r>
            <w:r w:rsidR="00525450">
              <w:rPr>
                <w:noProof/>
                <w:webHidden/>
              </w:rPr>
              <w:t>5</w:t>
            </w:r>
            <w:r>
              <w:rPr>
                <w:noProof/>
                <w:webHidden/>
              </w:rPr>
              <w:fldChar w:fldCharType="end"/>
            </w:r>
          </w:hyperlink>
        </w:p>
        <w:p w14:paraId="2F3BBBA0" w14:textId="479FBADF" w:rsidR="007E106D" w:rsidRDefault="007E106D">
          <w:pPr>
            <w:pStyle w:val="Indholdsfortegnelse3"/>
            <w:tabs>
              <w:tab w:val="left" w:pos="1100"/>
              <w:tab w:val="right" w:leader="dot" w:pos="9962"/>
            </w:tabs>
            <w:rPr>
              <w:rFonts w:eastAsiaTheme="minorEastAsia"/>
              <w:noProof/>
              <w:lang w:val="da-DK" w:eastAsia="da-DK"/>
            </w:rPr>
          </w:pPr>
          <w:hyperlink w:anchor="_Toc170129426" w:history="1">
            <w:r w:rsidRPr="00EC73E8">
              <w:rPr>
                <w:rStyle w:val="Hyperlink"/>
                <w:noProof/>
              </w:rPr>
              <w:t>2.3</w:t>
            </w:r>
            <w:r>
              <w:rPr>
                <w:rFonts w:eastAsiaTheme="minorEastAsia"/>
                <w:noProof/>
                <w:lang w:val="da-DK" w:eastAsia="da-DK"/>
              </w:rPr>
              <w:tab/>
            </w:r>
            <w:r w:rsidRPr="00EC73E8">
              <w:rPr>
                <w:rStyle w:val="Hyperlink"/>
                <w:noProof/>
              </w:rPr>
              <w:t>Other objectives:</w:t>
            </w:r>
            <w:r>
              <w:rPr>
                <w:noProof/>
                <w:webHidden/>
              </w:rPr>
              <w:tab/>
            </w:r>
            <w:r>
              <w:rPr>
                <w:noProof/>
                <w:webHidden/>
              </w:rPr>
              <w:fldChar w:fldCharType="begin"/>
            </w:r>
            <w:r>
              <w:rPr>
                <w:noProof/>
                <w:webHidden/>
              </w:rPr>
              <w:instrText xml:space="preserve"> PAGEREF _Toc170129426 \h </w:instrText>
            </w:r>
            <w:r>
              <w:rPr>
                <w:noProof/>
                <w:webHidden/>
              </w:rPr>
            </w:r>
            <w:r>
              <w:rPr>
                <w:noProof/>
                <w:webHidden/>
              </w:rPr>
              <w:fldChar w:fldCharType="separate"/>
            </w:r>
            <w:r w:rsidR="00525450">
              <w:rPr>
                <w:noProof/>
                <w:webHidden/>
              </w:rPr>
              <w:t>5</w:t>
            </w:r>
            <w:r>
              <w:rPr>
                <w:noProof/>
                <w:webHidden/>
              </w:rPr>
              <w:fldChar w:fldCharType="end"/>
            </w:r>
          </w:hyperlink>
        </w:p>
        <w:p w14:paraId="2199B029" w14:textId="490E4C83" w:rsidR="007E106D" w:rsidRDefault="007E106D">
          <w:pPr>
            <w:pStyle w:val="Indholdsfortegnelse2"/>
            <w:tabs>
              <w:tab w:val="left" w:pos="660"/>
              <w:tab w:val="right" w:leader="dot" w:pos="9962"/>
            </w:tabs>
            <w:rPr>
              <w:rFonts w:eastAsiaTheme="minorEastAsia"/>
              <w:noProof/>
              <w:lang w:val="da-DK" w:eastAsia="da-DK"/>
            </w:rPr>
          </w:pPr>
          <w:hyperlink w:anchor="_Toc170129427" w:history="1">
            <w:r w:rsidRPr="00EC73E8">
              <w:rPr>
                <w:rStyle w:val="Hyperlink"/>
                <w:noProof/>
              </w:rPr>
              <w:t>3</w:t>
            </w:r>
            <w:r>
              <w:rPr>
                <w:rFonts w:eastAsiaTheme="minorEastAsia"/>
                <w:noProof/>
                <w:lang w:val="da-DK" w:eastAsia="da-DK"/>
              </w:rPr>
              <w:tab/>
            </w:r>
            <w:r w:rsidRPr="00EC73E8">
              <w:rPr>
                <w:rStyle w:val="Hyperlink"/>
                <w:noProof/>
              </w:rPr>
              <w:t>HYPOTHESES</w:t>
            </w:r>
            <w:r>
              <w:rPr>
                <w:noProof/>
                <w:webHidden/>
              </w:rPr>
              <w:tab/>
            </w:r>
            <w:r>
              <w:rPr>
                <w:noProof/>
                <w:webHidden/>
              </w:rPr>
              <w:fldChar w:fldCharType="begin"/>
            </w:r>
            <w:r>
              <w:rPr>
                <w:noProof/>
                <w:webHidden/>
              </w:rPr>
              <w:instrText xml:space="preserve"> PAGEREF _Toc170129427 \h </w:instrText>
            </w:r>
            <w:r>
              <w:rPr>
                <w:noProof/>
                <w:webHidden/>
              </w:rPr>
            </w:r>
            <w:r>
              <w:rPr>
                <w:noProof/>
                <w:webHidden/>
              </w:rPr>
              <w:fldChar w:fldCharType="separate"/>
            </w:r>
            <w:r w:rsidR="00525450">
              <w:rPr>
                <w:noProof/>
                <w:webHidden/>
              </w:rPr>
              <w:t>5</w:t>
            </w:r>
            <w:r>
              <w:rPr>
                <w:noProof/>
                <w:webHidden/>
              </w:rPr>
              <w:fldChar w:fldCharType="end"/>
            </w:r>
          </w:hyperlink>
        </w:p>
        <w:p w14:paraId="2007CFDE" w14:textId="66E0845D" w:rsidR="007E106D" w:rsidRDefault="007E106D">
          <w:pPr>
            <w:pStyle w:val="Indholdsfortegnelse3"/>
            <w:tabs>
              <w:tab w:val="left" w:pos="1100"/>
              <w:tab w:val="right" w:leader="dot" w:pos="9962"/>
            </w:tabs>
            <w:rPr>
              <w:rFonts w:eastAsiaTheme="minorEastAsia"/>
              <w:noProof/>
              <w:lang w:val="da-DK" w:eastAsia="da-DK"/>
            </w:rPr>
          </w:pPr>
          <w:hyperlink w:anchor="_Toc170129428" w:history="1">
            <w:r w:rsidRPr="00EC73E8">
              <w:rPr>
                <w:rStyle w:val="Hyperlink"/>
                <w:noProof/>
              </w:rPr>
              <w:t>3.1</w:t>
            </w:r>
            <w:r>
              <w:rPr>
                <w:rFonts w:eastAsiaTheme="minorEastAsia"/>
                <w:noProof/>
                <w:lang w:val="da-DK" w:eastAsia="da-DK"/>
              </w:rPr>
              <w:tab/>
            </w:r>
            <w:r w:rsidRPr="00EC73E8">
              <w:rPr>
                <w:rStyle w:val="Hyperlink"/>
                <w:noProof/>
              </w:rPr>
              <w:t>Primary Hypotheses</w:t>
            </w:r>
            <w:r>
              <w:rPr>
                <w:noProof/>
                <w:webHidden/>
              </w:rPr>
              <w:tab/>
            </w:r>
            <w:r>
              <w:rPr>
                <w:noProof/>
                <w:webHidden/>
              </w:rPr>
              <w:fldChar w:fldCharType="begin"/>
            </w:r>
            <w:r>
              <w:rPr>
                <w:noProof/>
                <w:webHidden/>
              </w:rPr>
              <w:instrText xml:space="preserve"> PAGEREF _Toc170129428 \h </w:instrText>
            </w:r>
            <w:r>
              <w:rPr>
                <w:noProof/>
                <w:webHidden/>
              </w:rPr>
            </w:r>
            <w:r>
              <w:rPr>
                <w:noProof/>
                <w:webHidden/>
              </w:rPr>
              <w:fldChar w:fldCharType="separate"/>
            </w:r>
            <w:r w:rsidR="00525450">
              <w:rPr>
                <w:noProof/>
                <w:webHidden/>
              </w:rPr>
              <w:t>5</w:t>
            </w:r>
            <w:r>
              <w:rPr>
                <w:noProof/>
                <w:webHidden/>
              </w:rPr>
              <w:fldChar w:fldCharType="end"/>
            </w:r>
          </w:hyperlink>
        </w:p>
        <w:p w14:paraId="66BE2940" w14:textId="73FDF770" w:rsidR="007E106D" w:rsidRDefault="007E106D">
          <w:pPr>
            <w:pStyle w:val="Indholdsfortegnelse3"/>
            <w:tabs>
              <w:tab w:val="left" w:pos="1100"/>
              <w:tab w:val="right" w:leader="dot" w:pos="9962"/>
            </w:tabs>
            <w:rPr>
              <w:rFonts w:eastAsiaTheme="minorEastAsia"/>
              <w:noProof/>
              <w:lang w:val="da-DK" w:eastAsia="da-DK"/>
            </w:rPr>
          </w:pPr>
          <w:hyperlink w:anchor="_Toc170129429" w:history="1">
            <w:r w:rsidRPr="00EC73E8">
              <w:rPr>
                <w:rStyle w:val="Hyperlink"/>
                <w:noProof/>
              </w:rPr>
              <w:t>3.2</w:t>
            </w:r>
            <w:r>
              <w:rPr>
                <w:rFonts w:eastAsiaTheme="minorEastAsia"/>
                <w:noProof/>
                <w:lang w:val="da-DK" w:eastAsia="da-DK"/>
              </w:rPr>
              <w:tab/>
            </w:r>
            <w:r w:rsidRPr="00EC73E8">
              <w:rPr>
                <w:rStyle w:val="Hyperlink"/>
                <w:noProof/>
              </w:rPr>
              <w:t>Secondary Hypotheses</w:t>
            </w:r>
            <w:r>
              <w:rPr>
                <w:noProof/>
                <w:webHidden/>
              </w:rPr>
              <w:tab/>
            </w:r>
            <w:r>
              <w:rPr>
                <w:noProof/>
                <w:webHidden/>
              </w:rPr>
              <w:fldChar w:fldCharType="begin"/>
            </w:r>
            <w:r>
              <w:rPr>
                <w:noProof/>
                <w:webHidden/>
              </w:rPr>
              <w:instrText xml:space="preserve"> PAGEREF _Toc170129429 \h </w:instrText>
            </w:r>
            <w:r>
              <w:rPr>
                <w:noProof/>
                <w:webHidden/>
              </w:rPr>
            </w:r>
            <w:r>
              <w:rPr>
                <w:noProof/>
                <w:webHidden/>
              </w:rPr>
              <w:fldChar w:fldCharType="separate"/>
            </w:r>
            <w:r w:rsidR="00525450">
              <w:rPr>
                <w:noProof/>
                <w:webHidden/>
              </w:rPr>
              <w:t>6</w:t>
            </w:r>
            <w:r>
              <w:rPr>
                <w:noProof/>
                <w:webHidden/>
              </w:rPr>
              <w:fldChar w:fldCharType="end"/>
            </w:r>
          </w:hyperlink>
        </w:p>
        <w:p w14:paraId="28415F88" w14:textId="392B0DC1" w:rsidR="007E106D" w:rsidRDefault="007E106D">
          <w:pPr>
            <w:pStyle w:val="Indholdsfortegnelse3"/>
            <w:tabs>
              <w:tab w:val="left" w:pos="1100"/>
              <w:tab w:val="right" w:leader="dot" w:pos="9962"/>
            </w:tabs>
            <w:rPr>
              <w:rFonts w:eastAsiaTheme="minorEastAsia"/>
              <w:noProof/>
              <w:lang w:val="da-DK" w:eastAsia="da-DK"/>
            </w:rPr>
          </w:pPr>
          <w:hyperlink w:anchor="_Toc170129430" w:history="1">
            <w:r w:rsidRPr="00EC73E8">
              <w:rPr>
                <w:rStyle w:val="Hyperlink"/>
                <w:noProof/>
              </w:rPr>
              <w:t>3.3</w:t>
            </w:r>
            <w:r>
              <w:rPr>
                <w:rFonts w:eastAsiaTheme="minorEastAsia"/>
                <w:noProof/>
                <w:lang w:val="da-DK" w:eastAsia="da-DK"/>
              </w:rPr>
              <w:tab/>
            </w:r>
            <w:r w:rsidRPr="00EC73E8">
              <w:rPr>
                <w:rStyle w:val="Hyperlink"/>
                <w:noProof/>
              </w:rPr>
              <w:t>Exploratory Hypotheses</w:t>
            </w:r>
            <w:r>
              <w:rPr>
                <w:noProof/>
                <w:webHidden/>
              </w:rPr>
              <w:tab/>
            </w:r>
            <w:r>
              <w:rPr>
                <w:noProof/>
                <w:webHidden/>
              </w:rPr>
              <w:fldChar w:fldCharType="begin"/>
            </w:r>
            <w:r>
              <w:rPr>
                <w:noProof/>
                <w:webHidden/>
              </w:rPr>
              <w:instrText xml:space="preserve"> PAGEREF _Toc170129430 \h </w:instrText>
            </w:r>
            <w:r>
              <w:rPr>
                <w:noProof/>
                <w:webHidden/>
              </w:rPr>
            </w:r>
            <w:r>
              <w:rPr>
                <w:noProof/>
                <w:webHidden/>
              </w:rPr>
              <w:fldChar w:fldCharType="separate"/>
            </w:r>
            <w:r w:rsidR="00525450">
              <w:rPr>
                <w:noProof/>
                <w:webHidden/>
              </w:rPr>
              <w:t>6</w:t>
            </w:r>
            <w:r>
              <w:rPr>
                <w:noProof/>
                <w:webHidden/>
              </w:rPr>
              <w:fldChar w:fldCharType="end"/>
            </w:r>
          </w:hyperlink>
        </w:p>
        <w:p w14:paraId="6EFAB1BB" w14:textId="09D735C4" w:rsidR="007E106D" w:rsidRDefault="007E106D">
          <w:pPr>
            <w:pStyle w:val="Indholdsfortegnelse2"/>
            <w:tabs>
              <w:tab w:val="left" w:pos="660"/>
              <w:tab w:val="right" w:leader="dot" w:pos="9962"/>
            </w:tabs>
            <w:rPr>
              <w:rFonts w:eastAsiaTheme="minorEastAsia"/>
              <w:noProof/>
              <w:lang w:val="da-DK" w:eastAsia="da-DK"/>
            </w:rPr>
          </w:pPr>
          <w:hyperlink w:anchor="_Toc170129431" w:history="1">
            <w:r w:rsidRPr="00EC73E8">
              <w:rPr>
                <w:rStyle w:val="Hyperlink"/>
                <w:noProof/>
              </w:rPr>
              <w:t>4</w:t>
            </w:r>
            <w:r>
              <w:rPr>
                <w:rFonts w:eastAsiaTheme="minorEastAsia"/>
                <w:noProof/>
                <w:lang w:val="da-DK" w:eastAsia="da-DK"/>
              </w:rPr>
              <w:tab/>
            </w:r>
            <w:r w:rsidRPr="00EC73E8">
              <w:rPr>
                <w:rStyle w:val="Hyperlink"/>
                <w:noProof/>
              </w:rPr>
              <w:t xml:space="preserve">TRIAL DESIGN, DATA COLLECTION AND OUTCOMES ASSESSMENT </w:t>
            </w:r>
            <w:r>
              <w:rPr>
                <w:noProof/>
                <w:webHidden/>
              </w:rPr>
              <w:tab/>
            </w:r>
            <w:r>
              <w:rPr>
                <w:noProof/>
                <w:webHidden/>
              </w:rPr>
              <w:fldChar w:fldCharType="begin"/>
            </w:r>
            <w:r>
              <w:rPr>
                <w:noProof/>
                <w:webHidden/>
              </w:rPr>
              <w:instrText xml:space="preserve"> PAGEREF _Toc170129431 \h </w:instrText>
            </w:r>
            <w:r>
              <w:rPr>
                <w:noProof/>
                <w:webHidden/>
              </w:rPr>
            </w:r>
            <w:r>
              <w:rPr>
                <w:noProof/>
                <w:webHidden/>
              </w:rPr>
              <w:fldChar w:fldCharType="separate"/>
            </w:r>
            <w:r w:rsidR="00525450">
              <w:rPr>
                <w:noProof/>
                <w:webHidden/>
              </w:rPr>
              <w:t>7</w:t>
            </w:r>
            <w:r>
              <w:rPr>
                <w:noProof/>
                <w:webHidden/>
              </w:rPr>
              <w:fldChar w:fldCharType="end"/>
            </w:r>
          </w:hyperlink>
        </w:p>
        <w:p w14:paraId="22813E28" w14:textId="6020C147" w:rsidR="007E106D" w:rsidRDefault="007E106D">
          <w:pPr>
            <w:pStyle w:val="Indholdsfortegnelse2"/>
            <w:tabs>
              <w:tab w:val="left" w:pos="660"/>
              <w:tab w:val="right" w:leader="dot" w:pos="9962"/>
            </w:tabs>
            <w:rPr>
              <w:rFonts w:eastAsiaTheme="minorEastAsia"/>
              <w:noProof/>
              <w:lang w:val="da-DK" w:eastAsia="da-DK"/>
            </w:rPr>
          </w:pPr>
          <w:hyperlink w:anchor="_Toc170129432" w:history="1">
            <w:r w:rsidRPr="00EC73E8">
              <w:rPr>
                <w:rStyle w:val="Hyperlink"/>
                <w:noProof/>
              </w:rPr>
              <w:t>5</w:t>
            </w:r>
            <w:r>
              <w:rPr>
                <w:rFonts w:eastAsiaTheme="minorEastAsia"/>
                <w:noProof/>
                <w:lang w:val="da-DK" w:eastAsia="da-DK"/>
              </w:rPr>
              <w:tab/>
            </w:r>
            <w:r w:rsidRPr="00EC73E8">
              <w:rPr>
                <w:rStyle w:val="Hyperlink"/>
                <w:noProof/>
              </w:rPr>
              <w:t>OUTCOMES</w:t>
            </w:r>
            <w:r>
              <w:rPr>
                <w:noProof/>
                <w:webHidden/>
              </w:rPr>
              <w:tab/>
            </w:r>
            <w:r>
              <w:rPr>
                <w:noProof/>
                <w:webHidden/>
              </w:rPr>
              <w:fldChar w:fldCharType="begin"/>
            </w:r>
            <w:r>
              <w:rPr>
                <w:noProof/>
                <w:webHidden/>
              </w:rPr>
              <w:instrText xml:space="preserve"> PAGEREF _Toc170129432 \h </w:instrText>
            </w:r>
            <w:r>
              <w:rPr>
                <w:noProof/>
                <w:webHidden/>
              </w:rPr>
            </w:r>
            <w:r>
              <w:rPr>
                <w:noProof/>
                <w:webHidden/>
              </w:rPr>
              <w:fldChar w:fldCharType="separate"/>
            </w:r>
            <w:r w:rsidR="00525450">
              <w:rPr>
                <w:noProof/>
                <w:webHidden/>
              </w:rPr>
              <w:t>9</w:t>
            </w:r>
            <w:r>
              <w:rPr>
                <w:noProof/>
                <w:webHidden/>
              </w:rPr>
              <w:fldChar w:fldCharType="end"/>
            </w:r>
          </w:hyperlink>
        </w:p>
        <w:p w14:paraId="533A5BAC" w14:textId="17787EA1" w:rsidR="007E106D" w:rsidRDefault="007E106D">
          <w:pPr>
            <w:pStyle w:val="Indholdsfortegnelse3"/>
            <w:tabs>
              <w:tab w:val="left" w:pos="1100"/>
              <w:tab w:val="right" w:leader="dot" w:pos="9962"/>
            </w:tabs>
            <w:rPr>
              <w:rFonts w:eastAsiaTheme="minorEastAsia"/>
              <w:noProof/>
              <w:lang w:val="da-DK" w:eastAsia="da-DK"/>
            </w:rPr>
          </w:pPr>
          <w:hyperlink w:anchor="_Toc170129433" w:history="1">
            <w:r w:rsidRPr="00EC73E8">
              <w:rPr>
                <w:rStyle w:val="Hyperlink"/>
                <w:noProof/>
              </w:rPr>
              <w:t>5.1</w:t>
            </w:r>
            <w:r>
              <w:rPr>
                <w:rFonts w:eastAsiaTheme="minorEastAsia"/>
                <w:noProof/>
                <w:lang w:val="da-DK" w:eastAsia="da-DK"/>
              </w:rPr>
              <w:tab/>
            </w:r>
            <w:r w:rsidRPr="00EC73E8">
              <w:rPr>
                <w:rStyle w:val="Hyperlink"/>
                <w:noProof/>
              </w:rPr>
              <w:t>Primary Outcomes</w:t>
            </w:r>
            <w:r>
              <w:rPr>
                <w:noProof/>
                <w:webHidden/>
              </w:rPr>
              <w:tab/>
            </w:r>
            <w:r>
              <w:rPr>
                <w:noProof/>
                <w:webHidden/>
              </w:rPr>
              <w:fldChar w:fldCharType="begin"/>
            </w:r>
            <w:r>
              <w:rPr>
                <w:noProof/>
                <w:webHidden/>
              </w:rPr>
              <w:instrText xml:space="preserve"> PAGEREF _Toc170129433 \h </w:instrText>
            </w:r>
            <w:r>
              <w:rPr>
                <w:noProof/>
                <w:webHidden/>
              </w:rPr>
            </w:r>
            <w:r>
              <w:rPr>
                <w:noProof/>
                <w:webHidden/>
              </w:rPr>
              <w:fldChar w:fldCharType="separate"/>
            </w:r>
            <w:r w:rsidR="00525450">
              <w:rPr>
                <w:noProof/>
                <w:webHidden/>
              </w:rPr>
              <w:t>9</w:t>
            </w:r>
            <w:r>
              <w:rPr>
                <w:noProof/>
                <w:webHidden/>
              </w:rPr>
              <w:fldChar w:fldCharType="end"/>
            </w:r>
          </w:hyperlink>
        </w:p>
        <w:p w14:paraId="00DBB8D8" w14:textId="5420A36B" w:rsidR="007E106D" w:rsidRDefault="007E106D">
          <w:pPr>
            <w:pStyle w:val="Indholdsfortegnelse3"/>
            <w:tabs>
              <w:tab w:val="left" w:pos="1100"/>
              <w:tab w:val="right" w:leader="dot" w:pos="9962"/>
            </w:tabs>
            <w:rPr>
              <w:rFonts w:eastAsiaTheme="minorEastAsia"/>
              <w:noProof/>
              <w:lang w:val="da-DK" w:eastAsia="da-DK"/>
            </w:rPr>
          </w:pPr>
          <w:hyperlink w:anchor="_Toc170129434" w:history="1">
            <w:r w:rsidRPr="00EC73E8">
              <w:rPr>
                <w:rStyle w:val="Hyperlink"/>
                <w:noProof/>
              </w:rPr>
              <w:t>5.2</w:t>
            </w:r>
            <w:r>
              <w:rPr>
                <w:rFonts w:eastAsiaTheme="minorEastAsia"/>
                <w:noProof/>
                <w:lang w:val="da-DK" w:eastAsia="da-DK"/>
              </w:rPr>
              <w:tab/>
            </w:r>
            <w:r w:rsidRPr="00EC73E8">
              <w:rPr>
                <w:rStyle w:val="Hyperlink"/>
                <w:noProof/>
              </w:rPr>
              <w:t>Secondary Outcomes</w:t>
            </w:r>
            <w:r>
              <w:rPr>
                <w:noProof/>
                <w:webHidden/>
              </w:rPr>
              <w:tab/>
            </w:r>
            <w:r>
              <w:rPr>
                <w:noProof/>
                <w:webHidden/>
              </w:rPr>
              <w:fldChar w:fldCharType="begin"/>
            </w:r>
            <w:r>
              <w:rPr>
                <w:noProof/>
                <w:webHidden/>
              </w:rPr>
              <w:instrText xml:space="preserve"> PAGEREF _Toc170129434 \h </w:instrText>
            </w:r>
            <w:r>
              <w:rPr>
                <w:noProof/>
                <w:webHidden/>
              </w:rPr>
            </w:r>
            <w:r>
              <w:rPr>
                <w:noProof/>
                <w:webHidden/>
              </w:rPr>
              <w:fldChar w:fldCharType="separate"/>
            </w:r>
            <w:r w:rsidR="00525450">
              <w:rPr>
                <w:noProof/>
                <w:webHidden/>
              </w:rPr>
              <w:t>9</w:t>
            </w:r>
            <w:r>
              <w:rPr>
                <w:noProof/>
                <w:webHidden/>
              </w:rPr>
              <w:fldChar w:fldCharType="end"/>
            </w:r>
          </w:hyperlink>
        </w:p>
        <w:p w14:paraId="084EE467" w14:textId="023D2061" w:rsidR="007E106D" w:rsidRDefault="007E106D">
          <w:pPr>
            <w:pStyle w:val="Indholdsfortegnelse3"/>
            <w:tabs>
              <w:tab w:val="left" w:pos="1100"/>
              <w:tab w:val="right" w:leader="dot" w:pos="9962"/>
            </w:tabs>
            <w:rPr>
              <w:rFonts w:eastAsiaTheme="minorEastAsia"/>
              <w:noProof/>
              <w:lang w:val="da-DK" w:eastAsia="da-DK"/>
            </w:rPr>
          </w:pPr>
          <w:hyperlink w:anchor="_Toc170129435" w:history="1">
            <w:r w:rsidRPr="00EC73E8">
              <w:rPr>
                <w:rStyle w:val="Hyperlink"/>
                <w:noProof/>
              </w:rPr>
              <w:t>5.3</w:t>
            </w:r>
            <w:r>
              <w:rPr>
                <w:rFonts w:eastAsiaTheme="minorEastAsia"/>
                <w:noProof/>
                <w:lang w:val="da-DK" w:eastAsia="da-DK"/>
              </w:rPr>
              <w:tab/>
            </w:r>
            <w:r w:rsidRPr="00EC73E8">
              <w:rPr>
                <w:rStyle w:val="Hyperlink"/>
                <w:noProof/>
              </w:rPr>
              <w:t>Exploratory Outcomes</w:t>
            </w:r>
            <w:r>
              <w:rPr>
                <w:noProof/>
                <w:webHidden/>
              </w:rPr>
              <w:tab/>
            </w:r>
            <w:r>
              <w:rPr>
                <w:noProof/>
                <w:webHidden/>
              </w:rPr>
              <w:fldChar w:fldCharType="begin"/>
            </w:r>
            <w:r>
              <w:rPr>
                <w:noProof/>
                <w:webHidden/>
              </w:rPr>
              <w:instrText xml:space="preserve"> PAGEREF _Toc170129435 \h </w:instrText>
            </w:r>
            <w:r>
              <w:rPr>
                <w:noProof/>
                <w:webHidden/>
              </w:rPr>
            </w:r>
            <w:r>
              <w:rPr>
                <w:noProof/>
                <w:webHidden/>
              </w:rPr>
              <w:fldChar w:fldCharType="separate"/>
            </w:r>
            <w:r w:rsidR="00525450">
              <w:rPr>
                <w:noProof/>
                <w:webHidden/>
              </w:rPr>
              <w:t>10</w:t>
            </w:r>
            <w:r>
              <w:rPr>
                <w:noProof/>
                <w:webHidden/>
              </w:rPr>
              <w:fldChar w:fldCharType="end"/>
            </w:r>
          </w:hyperlink>
        </w:p>
        <w:p w14:paraId="559D0428" w14:textId="3FB6169E" w:rsidR="007E106D" w:rsidRDefault="007E106D">
          <w:pPr>
            <w:pStyle w:val="Indholdsfortegnelse2"/>
            <w:tabs>
              <w:tab w:val="left" w:pos="660"/>
              <w:tab w:val="right" w:leader="dot" w:pos="9962"/>
            </w:tabs>
            <w:rPr>
              <w:rFonts w:eastAsiaTheme="minorEastAsia"/>
              <w:noProof/>
              <w:lang w:val="da-DK" w:eastAsia="da-DK"/>
            </w:rPr>
          </w:pPr>
          <w:hyperlink w:anchor="_Toc170129436" w:history="1">
            <w:r w:rsidRPr="00EC73E8">
              <w:rPr>
                <w:rStyle w:val="Hyperlink"/>
                <w:noProof/>
              </w:rPr>
              <w:t>6</w:t>
            </w:r>
            <w:r>
              <w:rPr>
                <w:rFonts w:eastAsiaTheme="minorEastAsia"/>
                <w:noProof/>
                <w:lang w:val="da-DK" w:eastAsia="da-DK"/>
              </w:rPr>
              <w:tab/>
            </w:r>
            <w:r w:rsidRPr="00EC73E8">
              <w:rPr>
                <w:rStyle w:val="Hyperlink"/>
                <w:noProof/>
              </w:rPr>
              <w:t>STUDY POPULATION, ANALYSIS SET AND STATISTICAL PRINCIPLES</w:t>
            </w:r>
            <w:r>
              <w:rPr>
                <w:noProof/>
                <w:webHidden/>
              </w:rPr>
              <w:tab/>
            </w:r>
            <w:r>
              <w:rPr>
                <w:noProof/>
                <w:webHidden/>
              </w:rPr>
              <w:fldChar w:fldCharType="begin"/>
            </w:r>
            <w:r>
              <w:rPr>
                <w:noProof/>
                <w:webHidden/>
              </w:rPr>
              <w:instrText xml:space="preserve"> PAGEREF _Toc170129436 \h </w:instrText>
            </w:r>
            <w:r>
              <w:rPr>
                <w:noProof/>
                <w:webHidden/>
              </w:rPr>
            </w:r>
            <w:r>
              <w:rPr>
                <w:noProof/>
                <w:webHidden/>
              </w:rPr>
              <w:fldChar w:fldCharType="separate"/>
            </w:r>
            <w:r w:rsidR="00525450">
              <w:rPr>
                <w:noProof/>
                <w:webHidden/>
              </w:rPr>
              <w:t>17</w:t>
            </w:r>
            <w:r>
              <w:rPr>
                <w:noProof/>
                <w:webHidden/>
              </w:rPr>
              <w:fldChar w:fldCharType="end"/>
            </w:r>
          </w:hyperlink>
        </w:p>
        <w:p w14:paraId="03B5557A" w14:textId="43D36D3A" w:rsidR="007E106D" w:rsidRDefault="007E106D">
          <w:pPr>
            <w:pStyle w:val="Indholdsfortegnelse3"/>
            <w:tabs>
              <w:tab w:val="left" w:pos="1100"/>
              <w:tab w:val="right" w:leader="dot" w:pos="9962"/>
            </w:tabs>
            <w:rPr>
              <w:rFonts w:eastAsiaTheme="minorEastAsia"/>
              <w:noProof/>
              <w:lang w:val="da-DK" w:eastAsia="da-DK"/>
            </w:rPr>
          </w:pPr>
          <w:hyperlink w:anchor="_Toc170129437" w:history="1">
            <w:r w:rsidRPr="00EC73E8">
              <w:rPr>
                <w:rStyle w:val="Hyperlink"/>
                <w:noProof/>
              </w:rPr>
              <w:t>6.1</w:t>
            </w:r>
            <w:r>
              <w:rPr>
                <w:rFonts w:eastAsiaTheme="minorEastAsia"/>
                <w:noProof/>
                <w:lang w:val="da-DK" w:eastAsia="da-DK"/>
              </w:rPr>
              <w:tab/>
            </w:r>
            <w:r w:rsidRPr="00EC73E8">
              <w:rPr>
                <w:rStyle w:val="Hyperlink"/>
                <w:noProof/>
              </w:rPr>
              <w:t>Statistical Methods</w:t>
            </w:r>
            <w:r>
              <w:rPr>
                <w:noProof/>
                <w:webHidden/>
              </w:rPr>
              <w:tab/>
            </w:r>
            <w:r>
              <w:rPr>
                <w:noProof/>
                <w:webHidden/>
              </w:rPr>
              <w:fldChar w:fldCharType="begin"/>
            </w:r>
            <w:r>
              <w:rPr>
                <w:noProof/>
                <w:webHidden/>
              </w:rPr>
              <w:instrText xml:space="preserve"> PAGEREF _Toc170129437 \h </w:instrText>
            </w:r>
            <w:r>
              <w:rPr>
                <w:noProof/>
                <w:webHidden/>
              </w:rPr>
            </w:r>
            <w:r>
              <w:rPr>
                <w:noProof/>
                <w:webHidden/>
              </w:rPr>
              <w:fldChar w:fldCharType="separate"/>
            </w:r>
            <w:r w:rsidR="00525450">
              <w:rPr>
                <w:noProof/>
                <w:webHidden/>
              </w:rPr>
              <w:t>17</w:t>
            </w:r>
            <w:r>
              <w:rPr>
                <w:noProof/>
                <w:webHidden/>
              </w:rPr>
              <w:fldChar w:fldCharType="end"/>
            </w:r>
          </w:hyperlink>
        </w:p>
        <w:p w14:paraId="5E9CEA82" w14:textId="4E5A85F0" w:rsidR="007E106D" w:rsidRDefault="007E106D">
          <w:pPr>
            <w:pStyle w:val="Indholdsfortegnelse3"/>
            <w:tabs>
              <w:tab w:val="left" w:pos="1100"/>
              <w:tab w:val="right" w:leader="dot" w:pos="9962"/>
            </w:tabs>
            <w:rPr>
              <w:rFonts w:eastAsiaTheme="minorEastAsia"/>
              <w:noProof/>
              <w:lang w:val="da-DK" w:eastAsia="da-DK"/>
            </w:rPr>
          </w:pPr>
          <w:hyperlink w:anchor="_Toc170129438" w:history="1">
            <w:r w:rsidRPr="00EC73E8">
              <w:rPr>
                <w:rStyle w:val="Hyperlink"/>
                <w:noProof/>
              </w:rPr>
              <w:t>6.2</w:t>
            </w:r>
            <w:r>
              <w:rPr>
                <w:rFonts w:eastAsiaTheme="minorEastAsia"/>
                <w:noProof/>
                <w:lang w:val="da-DK" w:eastAsia="da-DK"/>
              </w:rPr>
              <w:tab/>
            </w:r>
            <w:r w:rsidRPr="00EC73E8">
              <w:rPr>
                <w:rStyle w:val="Hyperlink"/>
                <w:noProof/>
              </w:rPr>
              <w:t>Multiple testing and significance</w:t>
            </w:r>
            <w:r>
              <w:rPr>
                <w:noProof/>
                <w:webHidden/>
              </w:rPr>
              <w:tab/>
            </w:r>
            <w:r>
              <w:rPr>
                <w:noProof/>
                <w:webHidden/>
              </w:rPr>
              <w:fldChar w:fldCharType="begin"/>
            </w:r>
            <w:r>
              <w:rPr>
                <w:noProof/>
                <w:webHidden/>
              </w:rPr>
              <w:instrText xml:space="preserve"> PAGEREF _Toc170129438 \h </w:instrText>
            </w:r>
            <w:r>
              <w:rPr>
                <w:noProof/>
                <w:webHidden/>
              </w:rPr>
            </w:r>
            <w:r>
              <w:rPr>
                <w:noProof/>
                <w:webHidden/>
              </w:rPr>
              <w:fldChar w:fldCharType="separate"/>
            </w:r>
            <w:r w:rsidR="00525450">
              <w:rPr>
                <w:noProof/>
                <w:webHidden/>
              </w:rPr>
              <w:t>17</w:t>
            </w:r>
            <w:r>
              <w:rPr>
                <w:noProof/>
                <w:webHidden/>
              </w:rPr>
              <w:fldChar w:fldCharType="end"/>
            </w:r>
          </w:hyperlink>
        </w:p>
        <w:p w14:paraId="44DD581D" w14:textId="51B3D9F4" w:rsidR="007E106D" w:rsidRDefault="007E106D">
          <w:pPr>
            <w:pStyle w:val="Indholdsfortegnelse3"/>
            <w:tabs>
              <w:tab w:val="left" w:pos="1100"/>
              <w:tab w:val="right" w:leader="dot" w:pos="9962"/>
            </w:tabs>
            <w:rPr>
              <w:rFonts w:eastAsiaTheme="minorEastAsia"/>
              <w:noProof/>
              <w:lang w:val="da-DK" w:eastAsia="da-DK"/>
            </w:rPr>
          </w:pPr>
          <w:hyperlink w:anchor="_Toc170129439" w:history="1">
            <w:r w:rsidRPr="00EC73E8">
              <w:rPr>
                <w:rStyle w:val="Hyperlink"/>
                <w:noProof/>
              </w:rPr>
              <w:t>6.3</w:t>
            </w:r>
            <w:r>
              <w:rPr>
                <w:rFonts w:eastAsiaTheme="minorEastAsia"/>
                <w:noProof/>
                <w:lang w:val="da-DK" w:eastAsia="da-DK"/>
              </w:rPr>
              <w:tab/>
            </w:r>
            <w:r w:rsidRPr="00EC73E8">
              <w:rPr>
                <w:rStyle w:val="Hyperlink"/>
                <w:noProof/>
              </w:rPr>
              <w:t>Tools for statistical analysis</w:t>
            </w:r>
            <w:r>
              <w:rPr>
                <w:noProof/>
                <w:webHidden/>
              </w:rPr>
              <w:tab/>
            </w:r>
            <w:r>
              <w:rPr>
                <w:noProof/>
                <w:webHidden/>
              </w:rPr>
              <w:fldChar w:fldCharType="begin"/>
            </w:r>
            <w:r>
              <w:rPr>
                <w:noProof/>
                <w:webHidden/>
              </w:rPr>
              <w:instrText xml:space="preserve"> PAGEREF _Toc170129439 \h </w:instrText>
            </w:r>
            <w:r>
              <w:rPr>
                <w:noProof/>
                <w:webHidden/>
              </w:rPr>
            </w:r>
            <w:r>
              <w:rPr>
                <w:noProof/>
                <w:webHidden/>
              </w:rPr>
              <w:fldChar w:fldCharType="separate"/>
            </w:r>
            <w:r w:rsidR="00525450">
              <w:rPr>
                <w:noProof/>
                <w:webHidden/>
              </w:rPr>
              <w:t>18</w:t>
            </w:r>
            <w:r>
              <w:rPr>
                <w:noProof/>
                <w:webHidden/>
              </w:rPr>
              <w:fldChar w:fldCharType="end"/>
            </w:r>
          </w:hyperlink>
        </w:p>
        <w:p w14:paraId="7A8A3709" w14:textId="255EC430" w:rsidR="007E106D" w:rsidRDefault="007E106D">
          <w:pPr>
            <w:pStyle w:val="Indholdsfortegnelse2"/>
            <w:tabs>
              <w:tab w:val="left" w:pos="660"/>
              <w:tab w:val="right" w:leader="dot" w:pos="9962"/>
            </w:tabs>
            <w:rPr>
              <w:rFonts w:eastAsiaTheme="minorEastAsia"/>
              <w:noProof/>
              <w:lang w:val="da-DK" w:eastAsia="da-DK"/>
            </w:rPr>
          </w:pPr>
          <w:hyperlink w:anchor="_Toc170129440" w:history="1">
            <w:r w:rsidRPr="00EC73E8">
              <w:rPr>
                <w:rStyle w:val="Hyperlink"/>
                <w:noProof/>
              </w:rPr>
              <w:t>7</w:t>
            </w:r>
            <w:r>
              <w:rPr>
                <w:rFonts w:eastAsiaTheme="minorEastAsia"/>
                <w:noProof/>
                <w:lang w:val="da-DK" w:eastAsia="da-DK"/>
              </w:rPr>
              <w:tab/>
            </w:r>
            <w:r w:rsidRPr="00EC73E8">
              <w:rPr>
                <w:rStyle w:val="Hyperlink"/>
                <w:noProof/>
              </w:rPr>
              <w:t>DEVIATIONS FROM THE ORIGINAL PROTOCOL</w:t>
            </w:r>
            <w:r>
              <w:rPr>
                <w:noProof/>
                <w:webHidden/>
              </w:rPr>
              <w:tab/>
            </w:r>
            <w:r>
              <w:rPr>
                <w:noProof/>
                <w:webHidden/>
              </w:rPr>
              <w:fldChar w:fldCharType="begin"/>
            </w:r>
            <w:r>
              <w:rPr>
                <w:noProof/>
                <w:webHidden/>
              </w:rPr>
              <w:instrText xml:space="preserve"> PAGEREF _Toc170129440 \h </w:instrText>
            </w:r>
            <w:r>
              <w:rPr>
                <w:noProof/>
                <w:webHidden/>
              </w:rPr>
            </w:r>
            <w:r>
              <w:rPr>
                <w:noProof/>
                <w:webHidden/>
              </w:rPr>
              <w:fldChar w:fldCharType="separate"/>
            </w:r>
            <w:r w:rsidR="00525450">
              <w:rPr>
                <w:noProof/>
                <w:webHidden/>
              </w:rPr>
              <w:t>18</w:t>
            </w:r>
            <w:r>
              <w:rPr>
                <w:noProof/>
                <w:webHidden/>
              </w:rPr>
              <w:fldChar w:fldCharType="end"/>
            </w:r>
          </w:hyperlink>
        </w:p>
        <w:p w14:paraId="236E40B1" w14:textId="74A49DE5" w:rsidR="007E106D" w:rsidRDefault="007E106D">
          <w:pPr>
            <w:pStyle w:val="Indholdsfortegnelse2"/>
            <w:tabs>
              <w:tab w:val="left" w:pos="660"/>
              <w:tab w:val="right" w:leader="dot" w:pos="9962"/>
            </w:tabs>
            <w:rPr>
              <w:rFonts w:eastAsiaTheme="minorEastAsia"/>
              <w:noProof/>
              <w:lang w:val="da-DK" w:eastAsia="da-DK"/>
            </w:rPr>
          </w:pPr>
          <w:hyperlink w:anchor="_Toc170129441" w:history="1">
            <w:r w:rsidRPr="00EC73E8">
              <w:rPr>
                <w:rStyle w:val="Hyperlink"/>
                <w:noProof/>
              </w:rPr>
              <w:t>8</w:t>
            </w:r>
            <w:r>
              <w:rPr>
                <w:rFonts w:eastAsiaTheme="minorEastAsia"/>
                <w:noProof/>
                <w:lang w:val="da-DK" w:eastAsia="da-DK"/>
              </w:rPr>
              <w:tab/>
            </w:r>
            <w:r w:rsidRPr="00EC73E8">
              <w:rPr>
                <w:rStyle w:val="Hyperlink"/>
                <w:noProof/>
              </w:rPr>
              <w:t xml:space="preserve">IMPLEMENTATION </w:t>
            </w:r>
            <w:r w:rsidRPr="00EC73E8">
              <w:rPr>
                <w:rStyle w:val="Hyperlink"/>
                <w:noProof/>
              </w:rPr>
              <w:t>O</w:t>
            </w:r>
            <w:r w:rsidRPr="00EC73E8">
              <w:rPr>
                <w:rStyle w:val="Hyperlink"/>
                <w:noProof/>
              </w:rPr>
              <w:t>F THE STASTITICAL ANALYSIS PLAN</w:t>
            </w:r>
            <w:r>
              <w:rPr>
                <w:noProof/>
                <w:webHidden/>
              </w:rPr>
              <w:tab/>
            </w:r>
            <w:r>
              <w:rPr>
                <w:noProof/>
                <w:webHidden/>
              </w:rPr>
              <w:fldChar w:fldCharType="begin"/>
            </w:r>
            <w:r>
              <w:rPr>
                <w:noProof/>
                <w:webHidden/>
              </w:rPr>
              <w:instrText xml:space="preserve"> PAGEREF _Toc170129441 \h </w:instrText>
            </w:r>
            <w:r>
              <w:rPr>
                <w:noProof/>
                <w:webHidden/>
              </w:rPr>
            </w:r>
            <w:r>
              <w:rPr>
                <w:noProof/>
                <w:webHidden/>
              </w:rPr>
              <w:fldChar w:fldCharType="separate"/>
            </w:r>
            <w:r w:rsidR="00525450">
              <w:rPr>
                <w:noProof/>
                <w:webHidden/>
              </w:rPr>
              <w:t>20</w:t>
            </w:r>
            <w:r>
              <w:rPr>
                <w:noProof/>
                <w:webHidden/>
              </w:rPr>
              <w:fldChar w:fldCharType="end"/>
            </w:r>
          </w:hyperlink>
        </w:p>
        <w:p w14:paraId="57B499D8" w14:textId="3E9AC78C" w:rsidR="007E106D" w:rsidRDefault="007E106D">
          <w:pPr>
            <w:pStyle w:val="Indholdsfortegnelse2"/>
            <w:tabs>
              <w:tab w:val="left" w:pos="660"/>
              <w:tab w:val="right" w:leader="dot" w:pos="9962"/>
            </w:tabs>
            <w:rPr>
              <w:rFonts w:eastAsiaTheme="minorEastAsia"/>
              <w:noProof/>
              <w:lang w:val="da-DK" w:eastAsia="da-DK"/>
            </w:rPr>
          </w:pPr>
          <w:hyperlink w:anchor="_Toc170129442" w:history="1">
            <w:r w:rsidRPr="00EC73E8">
              <w:rPr>
                <w:rStyle w:val="Hyperlink"/>
                <w:rFonts w:eastAsia="Times"/>
                <w:noProof/>
              </w:rPr>
              <w:t>9</w:t>
            </w:r>
            <w:r>
              <w:rPr>
                <w:rFonts w:eastAsiaTheme="minorEastAsia"/>
                <w:noProof/>
                <w:lang w:val="da-DK" w:eastAsia="da-DK"/>
              </w:rPr>
              <w:tab/>
            </w:r>
            <w:r w:rsidRPr="00EC73E8">
              <w:rPr>
                <w:rStyle w:val="Hyperlink"/>
                <w:rFonts w:eastAsia="Times"/>
                <w:noProof/>
              </w:rPr>
              <w:t xml:space="preserve">EXPECTED </w:t>
            </w:r>
            <w:r w:rsidRPr="00EC73E8">
              <w:rPr>
                <w:rStyle w:val="Hyperlink"/>
                <w:noProof/>
              </w:rPr>
              <w:t>WRITING</w:t>
            </w:r>
            <w:r w:rsidRPr="00EC73E8">
              <w:rPr>
                <w:rStyle w:val="Hyperlink"/>
                <w:rFonts w:eastAsia="Times"/>
                <w:noProof/>
              </w:rPr>
              <w:t xml:space="preserve"> COMMITTEE</w:t>
            </w:r>
            <w:r>
              <w:rPr>
                <w:noProof/>
                <w:webHidden/>
              </w:rPr>
              <w:tab/>
            </w:r>
            <w:r>
              <w:rPr>
                <w:noProof/>
                <w:webHidden/>
              </w:rPr>
              <w:fldChar w:fldCharType="begin"/>
            </w:r>
            <w:r>
              <w:rPr>
                <w:noProof/>
                <w:webHidden/>
              </w:rPr>
              <w:instrText xml:space="preserve"> PAGEREF _Toc170129442 \h </w:instrText>
            </w:r>
            <w:r>
              <w:rPr>
                <w:noProof/>
                <w:webHidden/>
              </w:rPr>
            </w:r>
            <w:r>
              <w:rPr>
                <w:noProof/>
                <w:webHidden/>
              </w:rPr>
              <w:fldChar w:fldCharType="separate"/>
            </w:r>
            <w:r w:rsidR="00525450">
              <w:rPr>
                <w:noProof/>
                <w:webHidden/>
              </w:rPr>
              <w:t>20</w:t>
            </w:r>
            <w:r>
              <w:rPr>
                <w:noProof/>
                <w:webHidden/>
              </w:rPr>
              <w:fldChar w:fldCharType="end"/>
            </w:r>
          </w:hyperlink>
        </w:p>
        <w:p w14:paraId="467EE19D" w14:textId="5F751D8E" w:rsidR="007E106D" w:rsidRDefault="007E106D">
          <w:pPr>
            <w:pStyle w:val="Indholdsfortegnelse2"/>
            <w:tabs>
              <w:tab w:val="left" w:pos="880"/>
              <w:tab w:val="right" w:leader="dot" w:pos="9962"/>
            </w:tabs>
            <w:rPr>
              <w:rFonts w:eastAsiaTheme="minorEastAsia"/>
              <w:noProof/>
              <w:lang w:val="da-DK" w:eastAsia="da-DK"/>
            </w:rPr>
          </w:pPr>
          <w:hyperlink w:anchor="_Toc170129443" w:history="1">
            <w:r w:rsidRPr="00EC73E8">
              <w:rPr>
                <w:rStyle w:val="Hyperlink"/>
                <w:noProof/>
              </w:rPr>
              <w:t>10</w:t>
            </w:r>
            <w:r>
              <w:rPr>
                <w:rFonts w:eastAsiaTheme="minorEastAsia"/>
                <w:noProof/>
                <w:lang w:val="da-DK" w:eastAsia="da-DK"/>
              </w:rPr>
              <w:tab/>
            </w:r>
            <w:r w:rsidRPr="00EC73E8">
              <w:rPr>
                <w:rStyle w:val="Hyperlink"/>
                <w:noProof/>
              </w:rPr>
              <w:t>EXPECTED OUTLINE OF REPORTS</w:t>
            </w:r>
            <w:r>
              <w:rPr>
                <w:noProof/>
                <w:webHidden/>
              </w:rPr>
              <w:tab/>
            </w:r>
            <w:r>
              <w:rPr>
                <w:noProof/>
                <w:webHidden/>
              </w:rPr>
              <w:fldChar w:fldCharType="begin"/>
            </w:r>
            <w:r>
              <w:rPr>
                <w:noProof/>
                <w:webHidden/>
              </w:rPr>
              <w:instrText xml:space="preserve"> PAGEREF _Toc170129443 \h </w:instrText>
            </w:r>
            <w:r>
              <w:rPr>
                <w:noProof/>
                <w:webHidden/>
              </w:rPr>
            </w:r>
            <w:r>
              <w:rPr>
                <w:noProof/>
                <w:webHidden/>
              </w:rPr>
              <w:fldChar w:fldCharType="separate"/>
            </w:r>
            <w:r w:rsidR="00525450">
              <w:rPr>
                <w:noProof/>
                <w:webHidden/>
              </w:rPr>
              <w:t>21</w:t>
            </w:r>
            <w:r>
              <w:rPr>
                <w:noProof/>
                <w:webHidden/>
              </w:rPr>
              <w:fldChar w:fldCharType="end"/>
            </w:r>
          </w:hyperlink>
        </w:p>
        <w:p w14:paraId="0CA21E54" w14:textId="1497BFD5" w:rsidR="007E106D" w:rsidRDefault="007E106D">
          <w:pPr>
            <w:pStyle w:val="Indholdsfortegnelse2"/>
            <w:tabs>
              <w:tab w:val="left" w:pos="880"/>
              <w:tab w:val="right" w:leader="dot" w:pos="9962"/>
            </w:tabs>
            <w:rPr>
              <w:rFonts w:eastAsiaTheme="minorEastAsia"/>
              <w:noProof/>
              <w:lang w:val="da-DK" w:eastAsia="da-DK"/>
            </w:rPr>
          </w:pPr>
          <w:hyperlink w:anchor="_Toc170129444" w:history="1">
            <w:r w:rsidRPr="00EC73E8">
              <w:rPr>
                <w:rStyle w:val="Hyperlink"/>
                <w:noProof/>
              </w:rPr>
              <w:t>11</w:t>
            </w:r>
            <w:r>
              <w:rPr>
                <w:rFonts w:eastAsiaTheme="minorEastAsia"/>
                <w:noProof/>
                <w:lang w:val="da-DK" w:eastAsia="da-DK"/>
              </w:rPr>
              <w:tab/>
            </w:r>
            <w:r w:rsidRPr="00EC73E8">
              <w:rPr>
                <w:rStyle w:val="Hyperlink"/>
                <w:noProof/>
              </w:rPr>
              <w:t>OVERVIEW OF CONTENT IN REPORTS</w:t>
            </w:r>
            <w:r>
              <w:rPr>
                <w:noProof/>
                <w:webHidden/>
              </w:rPr>
              <w:tab/>
            </w:r>
            <w:r>
              <w:rPr>
                <w:noProof/>
                <w:webHidden/>
              </w:rPr>
              <w:fldChar w:fldCharType="begin"/>
            </w:r>
            <w:r>
              <w:rPr>
                <w:noProof/>
                <w:webHidden/>
              </w:rPr>
              <w:instrText xml:space="preserve"> PAGEREF _Toc170129444 \h </w:instrText>
            </w:r>
            <w:r>
              <w:rPr>
                <w:noProof/>
                <w:webHidden/>
              </w:rPr>
            </w:r>
            <w:r>
              <w:rPr>
                <w:noProof/>
                <w:webHidden/>
              </w:rPr>
              <w:fldChar w:fldCharType="separate"/>
            </w:r>
            <w:r w:rsidR="00525450">
              <w:rPr>
                <w:noProof/>
                <w:webHidden/>
              </w:rPr>
              <w:t>21</w:t>
            </w:r>
            <w:r>
              <w:rPr>
                <w:noProof/>
                <w:webHidden/>
              </w:rPr>
              <w:fldChar w:fldCharType="end"/>
            </w:r>
          </w:hyperlink>
        </w:p>
        <w:p w14:paraId="42722B45" w14:textId="4ED69688" w:rsidR="007E106D" w:rsidRDefault="007E106D">
          <w:pPr>
            <w:pStyle w:val="Indholdsfortegnelse2"/>
            <w:tabs>
              <w:tab w:val="left" w:pos="880"/>
              <w:tab w:val="right" w:leader="dot" w:pos="9962"/>
            </w:tabs>
            <w:rPr>
              <w:rFonts w:eastAsiaTheme="minorEastAsia"/>
              <w:noProof/>
              <w:lang w:val="da-DK" w:eastAsia="da-DK"/>
            </w:rPr>
          </w:pPr>
          <w:hyperlink w:anchor="_Toc170129445" w:history="1">
            <w:r w:rsidRPr="00EC73E8">
              <w:rPr>
                <w:rStyle w:val="Hyperlink"/>
                <w:noProof/>
              </w:rPr>
              <w:t>12</w:t>
            </w:r>
            <w:r>
              <w:rPr>
                <w:rFonts w:eastAsiaTheme="minorEastAsia"/>
                <w:noProof/>
                <w:lang w:val="da-DK" w:eastAsia="da-DK"/>
              </w:rPr>
              <w:tab/>
            </w:r>
            <w:r w:rsidRPr="00EC73E8">
              <w:rPr>
                <w:rStyle w:val="Hyperlink"/>
                <w:noProof/>
              </w:rPr>
              <w:t>Paper 1 – Primary &amp; Key Secondary outcomes</w:t>
            </w:r>
            <w:r>
              <w:rPr>
                <w:noProof/>
                <w:webHidden/>
              </w:rPr>
              <w:tab/>
            </w:r>
            <w:r>
              <w:rPr>
                <w:noProof/>
                <w:webHidden/>
              </w:rPr>
              <w:fldChar w:fldCharType="begin"/>
            </w:r>
            <w:r>
              <w:rPr>
                <w:noProof/>
                <w:webHidden/>
              </w:rPr>
              <w:instrText xml:space="preserve"> PAGEREF _Toc170129445 \h </w:instrText>
            </w:r>
            <w:r>
              <w:rPr>
                <w:noProof/>
                <w:webHidden/>
              </w:rPr>
            </w:r>
            <w:r>
              <w:rPr>
                <w:noProof/>
                <w:webHidden/>
              </w:rPr>
              <w:fldChar w:fldCharType="separate"/>
            </w:r>
            <w:r w:rsidR="00525450">
              <w:rPr>
                <w:noProof/>
                <w:webHidden/>
              </w:rPr>
              <w:t>21</w:t>
            </w:r>
            <w:r>
              <w:rPr>
                <w:noProof/>
                <w:webHidden/>
              </w:rPr>
              <w:fldChar w:fldCharType="end"/>
            </w:r>
          </w:hyperlink>
        </w:p>
        <w:p w14:paraId="30F2DD18" w14:textId="21BFDC16" w:rsidR="007E106D" w:rsidRDefault="007E106D">
          <w:pPr>
            <w:pStyle w:val="Indholdsfortegnelse3"/>
            <w:tabs>
              <w:tab w:val="left" w:pos="1100"/>
              <w:tab w:val="right" w:leader="dot" w:pos="9962"/>
            </w:tabs>
            <w:rPr>
              <w:rFonts w:eastAsiaTheme="minorEastAsia"/>
              <w:noProof/>
              <w:lang w:val="da-DK" w:eastAsia="da-DK"/>
            </w:rPr>
          </w:pPr>
          <w:hyperlink w:anchor="_Toc170129446" w:history="1">
            <w:r w:rsidRPr="00EC73E8">
              <w:rPr>
                <w:rStyle w:val="Hyperlink"/>
                <w:noProof/>
              </w:rPr>
              <w:t>12.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46 \h </w:instrText>
            </w:r>
            <w:r>
              <w:rPr>
                <w:noProof/>
                <w:webHidden/>
              </w:rPr>
            </w:r>
            <w:r>
              <w:rPr>
                <w:noProof/>
                <w:webHidden/>
              </w:rPr>
              <w:fldChar w:fldCharType="separate"/>
            </w:r>
            <w:r w:rsidR="00525450">
              <w:rPr>
                <w:noProof/>
                <w:webHidden/>
              </w:rPr>
              <w:t>21</w:t>
            </w:r>
            <w:r>
              <w:rPr>
                <w:noProof/>
                <w:webHidden/>
              </w:rPr>
              <w:fldChar w:fldCharType="end"/>
            </w:r>
          </w:hyperlink>
        </w:p>
        <w:p w14:paraId="7018B230" w14:textId="1D251ABC" w:rsidR="007E106D" w:rsidRDefault="007E106D">
          <w:pPr>
            <w:pStyle w:val="Indholdsfortegnelse3"/>
            <w:tabs>
              <w:tab w:val="left" w:pos="1100"/>
              <w:tab w:val="right" w:leader="dot" w:pos="9962"/>
            </w:tabs>
            <w:rPr>
              <w:rFonts w:eastAsiaTheme="minorEastAsia"/>
              <w:noProof/>
              <w:lang w:val="da-DK" w:eastAsia="da-DK"/>
            </w:rPr>
          </w:pPr>
          <w:hyperlink w:anchor="_Toc170129447" w:history="1">
            <w:r w:rsidRPr="00EC73E8">
              <w:rPr>
                <w:rStyle w:val="Hyperlink"/>
                <w:noProof/>
              </w:rPr>
              <w:t>12.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47 \h </w:instrText>
            </w:r>
            <w:r>
              <w:rPr>
                <w:noProof/>
                <w:webHidden/>
              </w:rPr>
            </w:r>
            <w:r>
              <w:rPr>
                <w:noProof/>
                <w:webHidden/>
              </w:rPr>
              <w:fldChar w:fldCharType="separate"/>
            </w:r>
            <w:r w:rsidR="00525450">
              <w:rPr>
                <w:noProof/>
                <w:webHidden/>
              </w:rPr>
              <w:t>21</w:t>
            </w:r>
            <w:r>
              <w:rPr>
                <w:noProof/>
                <w:webHidden/>
              </w:rPr>
              <w:fldChar w:fldCharType="end"/>
            </w:r>
          </w:hyperlink>
        </w:p>
        <w:p w14:paraId="7E78DEC9" w14:textId="3B4D929B" w:rsidR="007E106D" w:rsidRDefault="007E106D">
          <w:pPr>
            <w:pStyle w:val="Indholdsfortegnelse3"/>
            <w:tabs>
              <w:tab w:val="left" w:pos="1100"/>
              <w:tab w:val="right" w:leader="dot" w:pos="9962"/>
            </w:tabs>
            <w:rPr>
              <w:rFonts w:eastAsiaTheme="minorEastAsia"/>
              <w:noProof/>
              <w:lang w:val="da-DK" w:eastAsia="da-DK"/>
            </w:rPr>
          </w:pPr>
          <w:hyperlink w:anchor="_Toc170129448" w:history="1">
            <w:r w:rsidRPr="00EC73E8">
              <w:rPr>
                <w:rStyle w:val="Hyperlink"/>
                <w:noProof/>
              </w:rPr>
              <w:t>12.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48 \h </w:instrText>
            </w:r>
            <w:r>
              <w:rPr>
                <w:noProof/>
                <w:webHidden/>
              </w:rPr>
            </w:r>
            <w:r>
              <w:rPr>
                <w:noProof/>
                <w:webHidden/>
              </w:rPr>
              <w:fldChar w:fldCharType="separate"/>
            </w:r>
            <w:r w:rsidR="00525450">
              <w:rPr>
                <w:noProof/>
                <w:webHidden/>
              </w:rPr>
              <w:t>22</w:t>
            </w:r>
            <w:r>
              <w:rPr>
                <w:noProof/>
                <w:webHidden/>
              </w:rPr>
              <w:fldChar w:fldCharType="end"/>
            </w:r>
          </w:hyperlink>
        </w:p>
        <w:p w14:paraId="7E07AEE4" w14:textId="11D22C45" w:rsidR="007E106D" w:rsidRDefault="007E106D">
          <w:pPr>
            <w:pStyle w:val="Indholdsfortegnelse3"/>
            <w:tabs>
              <w:tab w:val="left" w:pos="1100"/>
              <w:tab w:val="right" w:leader="dot" w:pos="9962"/>
            </w:tabs>
            <w:rPr>
              <w:rFonts w:eastAsiaTheme="minorEastAsia"/>
              <w:noProof/>
              <w:lang w:val="da-DK" w:eastAsia="da-DK"/>
            </w:rPr>
          </w:pPr>
          <w:hyperlink w:anchor="_Toc170129449" w:history="1">
            <w:r w:rsidRPr="00EC73E8">
              <w:rPr>
                <w:rStyle w:val="Hyperlink"/>
                <w:noProof/>
              </w:rPr>
              <w:t>12.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49 \h </w:instrText>
            </w:r>
            <w:r>
              <w:rPr>
                <w:noProof/>
                <w:webHidden/>
              </w:rPr>
            </w:r>
            <w:r>
              <w:rPr>
                <w:noProof/>
                <w:webHidden/>
              </w:rPr>
              <w:fldChar w:fldCharType="separate"/>
            </w:r>
            <w:r w:rsidR="00525450">
              <w:rPr>
                <w:noProof/>
                <w:webHidden/>
              </w:rPr>
              <w:t>22</w:t>
            </w:r>
            <w:r>
              <w:rPr>
                <w:noProof/>
                <w:webHidden/>
              </w:rPr>
              <w:fldChar w:fldCharType="end"/>
            </w:r>
          </w:hyperlink>
        </w:p>
        <w:p w14:paraId="07CD53FF" w14:textId="59D33BCC" w:rsidR="007E106D" w:rsidRDefault="007E106D">
          <w:pPr>
            <w:pStyle w:val="Indholdsfortegnelse2"/>
            <w:tabs>
              <w:tab w:val="left" w:pos="880"/>
              <w:tab w:val="right" w:leader="dot" w:pos="9962"/>
            </w:tabs>
            <w:rPr>
              <w:rFonts w:eastAsiaTheme="minorEastAsia"/>
              <w:noProof/>
              <w:lang w:val="da-DK" w:eastAsia="da-DK"/>
            </w:rPr>
          </w:pPr>
          <w:hyperlink w:anchor="_Toc170129450" w:history="1">
            <w:r w:rsidRPr="00EC73E8">
              <w:rPr>
                <w:rStyle w:val="Hyperlink"/>
                <w:noProof/>
              </w:rPr>
              <w:t>13</w:t>
            </w:r>
            <w:r>
              <w:rPr>
                <w:rFonts w:eastAsiaTheme="minorEastAsia"/>
                <w:noProof/>
                <w:lang w:val="da-DK" w:eastAsia="da-DK"/>
              </w:rPr>
              <w:tab/>
            </w:r>
            <w:r w:rsidRPr="00EC73E8">
              <w:rPr>
                <w:rStyle w:val="Hyperlink"/>
                <w:noProof/>
              </w:rPr>
              <w:t>Paper 2 – Cardiopulmonary outcomes</w:t>
            </w:r>
            <w:r>
              <w:rPr>
                <w:noProof/>
                <w:webHidden/>
              </w:rPr>
              <w:tab/>
            </w:r>
            <w:r>
              <w:rPr>
                <w:noProof/>
                <w:webHidden/>
              </w:rPr>
              <w:fldChar w:fldCharType="begin"/>
            </w:r>
            <w:r>
              <w:rPr>
                <w:noProof/>
                <w:webHidden/>
              </w:rPr>
              <w:instrText xml:space="preserve"> PAGEREF _Toc170129450 \h </w:instrText>
            </w:r>
            <w:r>
              <w:rPr>
                <w:noProof/>
                <w:webHidden/>
              </w:rPr>
            </w:r>
            <w:r>
              <w:rPr>
                <w:noProof/>
                <w:webHidden/>
              </w:rPr>
              <w:fldChar w:fldCharType="separate"/>
            </w:r>
            <w:r w:rsidR="00525450">
              <w:rPr>
                <w:noProof/>
                <w:webHidden/>
              </w:rPr>
              <w:t>22</w:t>
            </w:r>
            <w:r>
              <w:rPr>
                <w:noProof/>
                <w:webHidden/>
              </w:rPr>
              <w:fldChar w:fldCharType="end"/>
            </w:r>
          </w:hyperlink>
        </w:p>
        <w:p w14:paraId="6B1C1827" w14:textId="6C217859" w:rsidR="007E106D" w:rsidRDefault="007E106D">
          <w:pPr>
            <w:pStyle w:val="Indholdsfortegnelse3"/>
            <w:tabs>
              <w:tab w:val="left" w:pos="1100"/>
              <w:tab w:val="right" w:leader="dot" w:pos="9962"/>
            </w:tabs>
            <w:rPr>
              <w:rFonts w:eastAsiaTheme="minorEastAsia"/>
              <w:noProof/>
              <w:lang w:val="da-DK" w:eastAsia="da-DK"/>
            </w:rPr>
          </w:pPr>
          <w:hyperlink w:anchor="_Toc170129451" w:history="1">
            <w:r w:rsidRPr="00EC73E8">
              <w:rPr>
                <w:rStyle w:val="Hyperlink"/>
                <w:noProof/>
              </w:rPr>
              <w:t>13.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51 \h </w:instrText>
            </w:r>
            <w:r>
              <w:rPr>
                <w:noProof/>
                <w:webHidden/>
              </w:rPr>
            </w:r>
            <w:r>
              <w:rPr>
                <w:noProof/>
                <w:webHidden/>
              </w:rPr>
              <w:fldChar w:fldCharType="separate"/>
            </w:r>
            <w:r w:rsidR="00525450">
              <w:rPr>
                <w:noProof/>
                <w:webHidden/>
              </w:rPr>
              <w:t>22</w:t>
            </w:r>
            <w:r>
              <w:rPr>
                <w:noProof/>
                <w:webHidden/>
              </w:rPr>
              <w:fldChar w:fldCharType="end"/>
            </w:r>
          </w:hyperlink>
        </w:p>
        <w:p w14:paraId="2FD78B0D" w14:textId="009DAC36" w:rsidR="007E106D" w:rsidRDefault="007E106D">
          <w:pPr>
            <w:pStyle w:val="Indholdsfortegnelse3"/>
            <w:tabs>
              <w:tab w:val="left" w:pos="1100"/>
              <w:tab w:val="right" w:leader="dot" w:pos="9962"/>
            </w:tabs>
            <w:rPr>
              <w:rFonts w:eastAsiaTheme="minorEastAsia"/>
              <w:noProof/>
              <w:lang w:val="da-DK" w:eastAsia="da-DK"/>
            </w:rPr>
          </w:pPr>
          <w:hyperlink w:anchor="_Toc170129452" w:history="1">
            <w:r w:rsidRPr="00EC73E8">
              <w:rPr>
                <w:rStyle w:val="Hyperlink"/>
                <w:noProof/>
              </w:rPr>
              <w:t>13.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52 \h </w:instrText>
            </w:r>
            <w:r>
              <w:rPr>
                <w:noProof/>
                <w:webHidden/>
              </w:rPr>
            </w:r>
            <w:r>
              <w:rPr>
                <w:noProof/>
                <w:webHidden/>
              </w:rPr>
              <w:fldChar w:fldCharType="separate"/>
            </w:r>
            <w:r w:rsidR="00525450">
              <w:rPr>
                <w:noProof/>
                <w:webHidden/>
              </w:rPr>
              <w:t>23</w:t>
            </w:r>
            <w:r>
              <w:rPr>
                <w:noProof/>
                <w:webHidden/>
              </w:rPr>
              <w:fldChar w:fldCharType="end"/>
            </w:r>
          </w:hyperlink>
        </w:p>
        <w:p w14:paraId="7AFE475D" w14:textId="4145C159" w:rsidR="007E106D" w:rsidRDefault="007E106D">
          <w:pPr>
            <w:pStyle w:val="Indholdsfortegnelse3"/>
            <w:tabs>
              <w:tab w:val="left" w:pos="1100"/>
              <w:tab w:val="right" w:leader="dot" w:pos="9962"/>
            </w:tabs>
            <w:rPr>
              <w:rFonts w:eastAsiaTheme="minorEastAsia"/>
              <w:noProof/>
              <w:lang w:val="da-DK" w:eastAsia="da-DK"/>
            </w:rPr>
          </w:pPr>
          <w:hyperlink w:anchor="_Toc170129453" w:history="1">
            <w:r w:rsidRPr="00EC73E8">
              <w:rPr>
                <w:rStyle w:val="Hyperlink"/>
                <w:noProof/>
              </w:rPr>
              <w:t>13.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53 \h </w:instrText>
            </w:r>
            <w:r>
              <w:rPr>
                <w:noProof/>
                <w:webHidden/>
              </w:rPr>
            </w:r>
            <w:r>
              <w:rPr>
                <w:noProof/>
                <w:webHidden/>
              </w:rPr>
              <w:fldChar w:fldCharType="separate"/>
            </w:r>
            <w:r w:rsidR="00525450">
              <w:rPr>
                <w:noProof/>
                <w:webHidden/>
              </w:rPr>
              <w:t>23</w:t>
            </w:r>
            <w:r>
              <w:rPr>
                <w:noProof/>
                <w:webHidden/>
              </w:rPr>
              <w:fldChar w:fldCharType="end"/>
            </w:r>
          </w:hyperlink>
        </w:p>
        <w:p w14:paraId="0804AC3B" w14:textId="12E1BAB7" w:rsidR="007E106D" w:rsidRDefault="007E106D">
          <w:pPr>
            <w:pStyle w:val="Indholdsfortegnelse3"/>
            <w:tabs>
              <w:tab w:val="left" w:pos="1100"/>
              <w:tab w:val="right" w:leader="dot" w:pos="9962"/>
            </w:tabs>
            <w:rPr>
              <w:rFonts w:eastAsiaTheme="minorEastAsia"/>
              <w:noProof/>
              <w:lang w:val="da-DK" w:eastAsia="da-DK"/>
            </w:rPr>
          </w:pPr>
          <w:hyperlink w:anchor="_Toc170129454" w:history="1">
            <w:r w:rsidRPr="00EC73E8">
              <w:rPr>
                <w:rStyle w:val="Hyperlink"/>
                <w:noProof/>
              </w:rPr>
              <w:t>13.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54 \h </w:instrText>
            </w:r>
            <w:r>
              <w:rPr>
                <w:noProof/>
                <w:webHidden/>
              </w:rPr>
            </w:r>
            <w:r>
              <w:rPr>
                <w:noProof/>
                <w:webHidden/>
              </w:rPr>
              <w:fldChar w:fldCharType="separate"/>
            </w:r>
            <w:r w:rsidR="00525450">
              <w:rPr>
                <w:noProof/>
                <w:webHidden/>
              </w:rPr>
              <w:t>23</w:t>
            </w:r>
            <w:r>
              <w:rPr>
                <w:noProof/>
                <w:webHidden/>
              </w:rPr>
              <w:fldChar w:fldCharType="end"/>
            </w:r>
          </w:hyperlink>
        </w:p>
        <w:p w14:paraId="36500736" w14:textId="2CBDD7BF" w:rsidR="007E106D" w:rsidRDefault="007E106D">
          <w:pPr>
            <w:pStyle w:val="Indholdsfortegnelse2"/>
            <w:tabs>
              <w:tab w:val="left" w:pos="880"/>
              <w:tab w:val="right" w:leader="dot" w:pos="9962"/>
            </w:tabs>
            <w:rPr>
              <w:rFonts w:eastAsiaTheme="minorEastAsia"/>
              <w:noProof/>
              <w:lang w:val="da-DK" w:eastAsia="da-DK"/>
            </w:rPr>
          </w:pPr>
          <w:hyperlink w:anchor="_Toc170129455" w:history="1">
            <w:r w:rsidRPr="00EC73E8">
              <w:rPr>
                <w:rStyle w:val="Hyperlink"/>
                <w:noProof/>
              </w:rPr>
              <w:t>14</w:t>
            </w:r>
            <w:r>
              <w:rPr>
                <w:rFonts w:eastAsiaTheme="minorEastAsia"/>
                <w:noProof/>
                <w:lang w:val="da-DK" w:eastAsia="da-DK"/>
              </w:rPr>
              <w:tab/>
            </w:r>
            <w:r w:rsidRPr="00EC73E8">
              <w:rPr>
                <w:rStyle w:val="Hyperlink"/>
                <w:noProof/>
              </w:rPr>
              <w:t>Paper 3 – Intra-bout cytokine response and resting vagal tone outcomes</w:t>
            </w:r>
            <w:r>
              <w:rPr>
                <w:noProof/>
                <w:webHidden/>
              </w:rPr>
              <w:tab/>
            </w:r>
            <w:r>
              <w:rPr>
                <w:noProof/>
                <w:webHidden/>
              </w:rPr>
              <w:fldChar w:fldCharType="begin"/>
            </w:r>
            <w:r>
              <w:rPr>
                <w:noProof/>
                <w:webHidden/>
              </w:rPr>
              <w:instrText xml:space="preserve"> PAGEREF _Toc170129455 \h </w:instrText>
            </w:r>
            <w:r>
              <w:rPr>
                <w:noProof/>
                <w:webHidden/>
              </w:rPr>
            </w:r>
            <w:r>
              <w:rPr>
                <w:noProof/>
                <w:webHidden/>
              </w:rPr>
              <w:fldChar w:fldCharType="separate"/>
            </w:r>
            <w:r w:rsidR="00525450">
              <w:rPr>
                <w:noProof/>
                <w:webHidden/>
              </w:rPr>
              <w:t>23</w:t>
            </w:r>
            <w:r>
              <w:rPr>
                <w:noProof/>
                <w:webHidden/>
              </w:rPr>
              <w:fldChar w:fldCharType="end"/>
            </w:r>
          </w:hyperlink>
        </w:p>
        <w:p w14:paraId="373169CD" w14:textId="513BD9E2" w:rsidR="007E106D" w:rsidRDefault="007E106D">
          <w:pPr>
            <w:pStyle w:val="Indholdsfortegnelse3"/>
            <w:tabs>
              <w:tab w:val="left" w:pos="1100"/>
              <w:tab w:val="right" w:leader="dot" w:pos="9962"/>
            </w:tabs>
            <w:rPr>
              <w:rFonts w:eastAsiaTheme="minorEastAsia"/>
              <w:noProof/>
              <w:lang w:val="da-DK" w:eastAsia="da-DK"/>
            </w:rPr>
          </w:pPr>
          <w:hyperlink w:anchor="_Toc170129456" w:history="1">
            <w:r w:rsidRPr="00EC73E8">
              <w:rPr>
                <w:rStyle w:val="Hyperlink"/>
                <w:noProof/>
              </w:rPr>
              <w:t>14.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56 \h </w:instrText>
            </w:r>
            <w:r>
              <w:rPr>
                <w:noProof/>
                <w:webHidden/>
              </w:rPr>
            </w:r>
            <w:r>
              <w:rPr>
                <w:noProof/>
                <w:webHidden/>
              </w:rPr>
              <w:fldChar w:fldCharType="separate"/>
            </w:r>
            <w:r w:rsidR="00525450">
              <w:rPr>
                <w:noProof/>
                <w:webHidden/>
              </w:rPr>
              <w:t>23</w:t>
            </w:r>
            <w:r>
              <w:rPr>
                <w:noProof/>
                <w:webHidden/>
              </w:rPr>
              <w:fldChar w:fldCharType="end"/>
            </w:r>
          </w:hyperlink>
        </w:p>
        <w:p w14:paraId="7DB4A660" w14:textId="47DF12B9" w:rsidR="007E106D" w:rsidRDefault="007E106D">
          <w:pPr>
            <w:pStyle w:val="Indholdsfortegnelse3"/>
            <w:tabs>
              <w:tab w:val="left" w:pos="1100"/>
              <w:tab w:val="right" w:leader="dot" w:pos="9962"/>
            </w:tabs>
            <w:rPr>
              <w:rFonts w:eastAsiaTheme="minorEastAsia"/>
              <w:noProof/>
              <w:lang w:val="da-DK" w:eastAsia="da-DK"/>
            </w:rPr>
          </w:pPr>
          <w:hyperlink w:anchor="_Toc170129457" w:history="1">
            <w:r w:rsidRPr="00EC73E8">
              <w:rPr>
                <w:rStyle w:val="Hyperlink"/>
                <w:noProof/>
              </w:rPr>
              <w:t>14.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57 \h </w:instrText>
            </w:r>
            <w:r>
              <w:rPr>
                <w:noProof/>
                <w:webHidden/>
              </w:rPr>
            </w:r>
            <w:r>
              <w:rPr>
                <w:noProof/>
                <w:webHidden/>
              </w:rPr>
              <w:fldChar w:fldCharType="separate"/>
            </w:r>
            <w:r w:rsidR="00525450">
              <w:rPr>
                <w:noProof/>
                <w:webHidden/>
              </w:rPr>
              <w:t>23</w:t>
            </w:r>
            <w:r>
              <w:rPr>
                <w:noProof/>
                <w:webHidden/>
              </w:rPr>
              <w:fldChar w:fldCharType="end"/>
            </w:r>
          </w:hyperlink>
        </w:p>
        <w:p w14:paraId="165FA6F7" w14:textId="0C4F26F0" w:rsidR="007E106D" w:rsidRDefault="007E106D">
          <w:pPr>
            <w:pStyle w:val="Indholdsfortegnelse3"/>
            <w:tabs>
              <w:tab w:val="left" w:pos="1100"/>
              <w:tab w:val="right" w:leader="dot" w:pos="9962"/>
            </w:tabs>
            <w:rPr>
              <w:rFonts w:eastAsiaTheme="minorEastAsia"/>
              <w:noProof/>
              <w:lang w:val="da-DK" w:eastAsia="da-DK"/>
            </w:rPr>
          </w:pPr>
          <w:hyperlink w:anchor="_Toc170129458" w:history="1">
            <w:r w:rsidRPr="00EC73E8">
              <w:rPr>
                <w:rStyle w:val="Hyperlink"/>
                <w:noProof/>
              </w:rPr>
              <w:t>14.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58 \h </w:instrText>
            </w:r>
            <w:r>
              <w:rPr>
                <w:noProof/>
                <w:webHidden/>
              </w:rPr>
            </w:r>
            <w:r>
              <w:rPr>
                <w:noProof/>
                <w:webHidden/>
              </w:rPr>
              <w:fldChar w:fldCharType="separate"/>
            </w:r>
            <w:r w:rsidR="00525450">
              <w:rPr>
                <w:noProof/>
                <w:webHidden/>
              </w:rPr>
              <w:t>23</w:t>
            </w:r>
            <w:r>
              <w:rPr>
                <w:noProof/>
                <w:webHidden/>
              </w:rPr>
              <w:fldChar w:fldCharType="end"/>
            </w:r>
          </w:hyperlink>
        </w:p>
        <w:p w14:paraId="6E950F65" w14:textId="274BAE8E" w:rsidR="007E106D" w:rsidRDefault="007E106D">
          <w:pPr>
            <w:pStyle w:val="Indholdsfortegnelse3"/>
            <w:tabs>
              <w:tab w:val="left" w:pos="1100"/>
              <w:tab w:val="right" w:leader="dot" w:pos="9962"/>
            </w:tabs>
            <w:rPr>
              <w:rFonts w:eastAsiaTheme="minorEastAsia"/>
              <w:noProof/>
              <w:lang w:val="da-DK" w:eastAsia="da-DK"/>
            </w:rPr>
          </w:pPr>
          <w:hyperlink w:anchor="_Toc170129459" w:history="1">
            <w:r w:rsidRPr="00EC73E8">
              <w:rPr>
                <w:rStyle w:val="Hyperlink"/>
                <w:noProof/>
              </w:rPr>
              <w:t>14.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59 \h </w:instrText>
            </w:r>
            <w:r>
              <w:rPr>
                <w:noProof/>
                <w:webHidden/>
              </w:rPr>
            </w:r>
            <w:r>
              <w:rPr>
                <w:noProof/>
                <w:webHidden/>
              </w:rPr>
              <w:fldChar w:fldCharType="separate"/>
            </w:r>
            <w:r w:rsidR="00525450">
              <w:rPr>
                <w:noProof/>
                <w:webHidden/>
              </w:rPr>
              <w:t>24</w:t>
            </w:r>
            <w:r>
              <w:rPr>
                <w:noProof/>
                <w:webHidden/>
              </w:rPr>
              <w:fldChar w:fldCharType="end"/>
            </w:r>
          </w:hyperlink>
        </w:p>
        <w:p w14:paraId="677C8256" w14:textId="0ED8757C" w:rsidR="007E106D" w:rsidRDefault="007E106D">
          <w:pPr>
            <w:pStyle w:val="Indholdsfortegnelse2"/>
            <w:tabs>
              <w:tab w:val="left" w:pos="880"/>
              <w:tab w:val="right" w:leader="dot" w:pos="9962"/>
            </w:tabs>
            <w:rPr>
              <w:rFonts w:eastAsiaTheme="minorEastAsia"/>
              <w:noProof/>
              <w:lang w:val="da-DK" w:eastAsia="da-DK"/>
            </w:rPr>
          </w:pPr>
          <w:hyperlink w:anchor="_Toc170129460" w:history="1">
            <w:r w:rsidRPr="00EC73E8">
              <w:rPr>
                <w:rStyle w:val="Hyperlink"/>
                <w:noProof/>
              </w:rPr>
              <w:t>15</w:t>
            </w:r>
            <w:r>
              <w:rPr>
                <w:rFonts w:eastAsiaTheme="minorEastAsia"/>
                <w:noProof/>
                <w:lang w:val="da-DK" w:eastAsia="da-DK"/>
              </w:rPr>
              <w:tab/>
            </w:r>
            <w:r w:rsidRPr="00EC73E8">
              <w:rPr>
                <w:rStyle w:val="Hyperlink"/>
                <w:noProof/>
              </w:rPr>
              <w:t>REFERENCES</w:t>
            </w:r>
            <w:r>
              <w:rPr>
                <w:noProof/>
                <w:webHidden/>
              </w:rPr>
              <w:tab/>
            </w:r>
            <w:r>
              <w:rPr>
                <w:noProof/>
                <w:webHidden/>
              </w:rPr>
              <w:fldChar w:fldCharType="begin"/>
            </w:r>
            <w:r>
              <w:rPr>
                <w:noProof/>
                <w:webHidden/>
              </w:rPr>
              <w:instrText xml:space="preserve"> PAGEREF _Toc170129460 \h </w:instrText>
            </w:r>
            <w:r>
              <w:rPr>
                <w:noProof/>
                <w:webHidden/>
              </w:rPr>
            </w:r>
            <w:r>
              <w:rPr>
                <w:noProof/>
                <w:webHidden/>
              </w:rPr>
              <w:fldChar w:fldCharType="separate"/>
            </w:r>
            <w:r w:rsidR="00525450">
              <w:rPr>
                <w:noProof/>
                <w:webHidden/>
              </w:rPr>
              <w:t>25</w:t>
            </w:r>
            <w:r>
              <w:rPr>
                <w:noProof/>
                <w:webHidden/>
              </w:rPr>
              <w:fldChar w:fldCharType="end"/>
            </w:r>
          </w:hyperlink>
        </w:p>
        <w:p w14:paraId="2EA105C5" w14:textId="5E8B086F" w:rsidR="007E106D" w:rsidRDefault="007E106D">
          <w:pPr>
            <w:pStyle w:val="Indholdsfortegnelse2"/>
            <w:tabs>
              <w:tab w:val="left" w:pos="880"/>
              <w:tab w:val="right" w:leader="dot" w:pos="9962"/>
            </w:tabs>
            <w:rPr>
              <w:rFonts w:eastAsiaTheme="minorEastAsia"/>
              <w:noProof/>
              <w:lang w:val="da-DK" w:eastAsia="da-DK"/>
            </w:rPr>
          </w:pPr>
          <w:hyperlink w:anchor="_Toc170129461" w:history="1">
            <w:r w:rsidRPr="00EC73E8">
              <w:rPr>
                <w:rStyle w:val="Hyperlink"/>
                <w:noProof/>
              </w:rPr>
              <w:t>16</w:t>
            </w:r>
            <w:r>
              <w:rPr>
                <w:rFonts w:eastAsiaTheme="minorEastAsia"/>
                <w:noProof/>
                <w:lang w:val="da-DK" w:eastAsia="da-DK"/>
              </w:rPr>
              <w:tab/>
            </w:r>
            <w:r w:rsidRPr="00EC73E8">
              <w:rPr>
                <w:rStyle w:val="Hyperlink"/>
                <w:noProof/>
              </w:rPr>
              <w:t>UNFORMATTED TABLES WITH INTENDED CONTENT</w:t>
            </w:r>
            <w:r>
              <w:rPr>
                <w:noProof/>
                <w:webHidden/>
              </w:rPr>
              <w:tab/>
            </w:r>
            <w:r>
              <w:rPr>
                <w:noProof/>
                <w:webHidden/>
              </w:rPr>
              <w:fldChar w:fldCharType="begin"/>
            </w:r>
            <w:r>
              <w:rPr>
                <w:noProof/>
                <w:webHidden/>
              </w:rPr>
              <w:instrText xml:space="preserve"> PAGEREF _Toc170129461 \h </w:instrText>
            </w:r>
            <w:r>
              <w:rPr>
                <w:noProof/>
                <w:webHidden/>
              </w:rPr>
            </w:r>
            <w:r>
              <w:rPr>
                <w:noProof/>
                <w:webHidden/>
              </w:rPr>
              <w:fldChar w:fldCharType="separate"/>
            </w:r>
            <w:r w:rsidR="00525450">
              <w:rPr>
                <w:noProof/>
                <w:webHidden/>
              </w:rPr>
              <w:t>29</w:t>
            </w:r>
            <w:r>
              <w:rPr>
                <w:noProof/>
                <w:webHidden/>
              </w:rPr>
              <w:fldChar w:fldCharType="end"/>
            </w:r>
          </w:hyperlink>
        </w:p>
        <w:p w14:paraId="4B7BDCCC" w14:textId="726718F3"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Overskrift2"/>
      </w:pPr>
      <w:bookmarkStart w:id="3" w:name="_Toc170129422"/>
      <w:r w:rsidRPr="009616A0">
        <w:lastRenderedPageBreak/>
        <w:t>BACKGROUND AND RATIONAL</w:t>
      </w:r>
      <w:bookmarkEnd w:id="3"/>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Overskrift2"/>
        <w:rPr>
          <w:rFonts w:ascii="Times New Roman" w:eastAsia="Times New Roman" w:hAnsi="Times New Roman" w:cs="Times New Roman"/>
          <w:b/>
          <w:bCs/>
          <w:kern w:val="36"/>
          <w:sz w:val="48"/>
          <w:szCs w:val="48"/>
        </w:rPr>
      </w:pPr>
      <w:bookmarkStart w:id="4" w:name="_Toc170129423"/>
      <w:r w:rsidRPr="009616A0">
        <w:lastRenderedPageBreak/>
        <w:t>OBJECTIVES</w:t>
      </w:r>
      <w:bookmarkEnd w:id="4"/>
    </w:p>
    <w:p w14:paraId="0C49A293" w14:textId="59C0C303" w:rsidR="000B5C56" w:rsidRDefault="000B5C56" w:rsidP="005F19F6">
      <w:pPr>
        <w:pStyle w:val="Overskrift3"/>
      </w:pPr>
      <w:bookmarkStart w:id="5" w:name="_Toc170129424"/>
      <w:r w:rsidRPr="009616A0">
        <w:t>Primary aim:</w:t>
      </w:r>
      <w:bookmarkEnd w:id="5"/>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r w:rsidR="008157E1">
        <w:rPr>
          <w:lang w:val="en-GB" w:eastAsia="da-DK"/>
        </w:rPr>
        <w:t xml:space="preserve">has an effect on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Overskrift3"/>
        <w:rPr>
          <w:shd w:val="clear" w:color="auto" w:fill="FFFFFF" w:themeFill="background1"/>
        </w:rPr>
      </w:pPr>
      <w:bookmarkStart w:id="6" w:name="_Toc170129425"/>
      <w:r w:rsidRPr="009616A0">
        <w:rPr>
          <w:shd w:val="clear" w:color="auto" w:fill="FFFFFF" w:themeFill="background1"/>
        </w:rPr>
        <w:t>Secondary aims:</w:t>
      </w:r>
      <w:bookmarkEnd w:id="6"/>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Overskrift3"/>
      </w:pPr>
      <w:bookmarkStart w:id="7" w:name="_Toc170129426"/>
      <w:r w:rsidRPr="009616A0">
        <w:t>Other objectives:</w:t>
      </w:r>
      <w:bookmarkEnd w:id="7"/>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Overskrift2"/>
      </w:pPr>
      <w:bookmarkStart w:id="8" w:name="_Toc170129427"/>
      <w:r w:rsidRPr="009616A0">
        <w:t>HYPOTHES</w:t>
      </w:r>
      <w:r w:rsidR="00EB0B88">
        <w:t>E</w:t>
      </w:r>
      <w:r w:rsidRPr="009616A0">
        <w:t>S</w:t>
      </w:r>
      <w:bookmarkEnd w:id="8"/>
    </w:p>
    <w:p w14:paraId="603094DE" w14:textId="3178878B" w:rsidR="000B5C56" w:rsidRDefault="000B5C56" w:rsidP="005F19F6">
      <w:pPr>
        <w:pStyle w:val="Overskrift3"/>
      </w:pPr>
      <w:bookmarkStart w:id="9" w:name="_Toc170129428"/>
      <w:r w:rsidRPr="009616A0">
        <w:t>Primary</w:t>
      </w:r>
      <w:r w:rsidR="00EB0B88">
        <w:t xml:space="preserve"> </w:t>
      </w:r>
      <w:r w:rsidR="00FA5C3A">
        <w:t>H</w:t>
      </w:r>
      <w:r w:rsidR="00EB0B88">
        <w:t>ypothes</w:t>
      </w:r>
      <w:r w:rsidR="00FA5C3A">
        <w:t>e</w:t>
      </w:r>
      <w:r w:rsidR="00EB0B88">
        <w:t>s</w:t>
      </w:r>
      <w:bookmarkEnd w:id="9"/>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eafsnit"/>
        <w:numPr>
          <w:ilvl w:val="0"/>
          <w:numId w:val="18"/>
        </w:numPr>
      </w:pPr>
      <w:r>
        <w:t xml:space="preserve"> </w:t>
      </w:r>
    </w:p>
    <w:p w14:paraId="26EE2D7C" w14:textId="77777777" w:rsidR="00373EA2" w:rsidRDefault="00A00DCC" w:rsidP="005F19F6">
      <w:pPr>
        <w:pStyle w:val="Listeafsnit"/>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eafsnit"/>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eafsnit"/>
        <w:numPr>
          <w:ilvl w:val="0"/>
          <w:numId w:val="18"/>
        </w:numPr>
      </w:pPr>
      <w:r>
        <w:t xml:space="preserve"> </w:t>
      </w:r>
    </w:p>
    <w:p w14:paraId="252AB548" w14:textId="77777777" w:rsidR="00373EA2" w:rsidRDefault="00A00DCC" w:rsidP="005F19F6">
      <w:pPr>
        <w:pStyle w:val="Listeafsnit"/>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eafsnit"/>
        <w:numPr>
          <w:ilvl w:val="1"/>
          <w:numId w:val="18"/>
        </w:numPr>
      </w:pPr>
      <w:r w:rsidRPr="00373EA2">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r>
        <w:lastRenderedPageBreak/>
        <w:t xml:space="preserve">Superiority is claimed if the difference is statistically significant and favors the HIIT intervention. In order to control the family-wise error rate, hypotheses 1 and 2 will be tested in parallel with </w:t>
      </w:r>
      <w:r w:rsidR="003065BD">
        <w:t>Bonferroni</w:t>
      </w:r>
      <w:r>
        <w:t>-adjustment and hypotheses a and b will be tested hierarchically, so that hypothesis b is only tested if a is significant.</w:t>
      </w:r>
    </w:p>
    <w:p w14:paraId="17D54A7E" w14:textId="5BB9AA3F" w:rsidR="00333A3F" w:rsidRPr="00333A3F" w:rsidRDefault="00333A3F" w:rsidP="005F19F6">
      <w:pPr>
        <w:pStyle w:val="Overskrift3"/>
      </w:pPr>
      <w:bookmarkStart w:id="10" w:name="_Toc170129429"/>
      <w:r>
        <w:t>Secondary Hypotheses</w:t>
      </w:r>
      <w:bookmarkEnd w:id="10"/>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r w:rsidR="008B6505">
        <w:t>B</w:t>
      </w:r>
      <w:r>
        <w:t>enjamini-</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r w:rsidR="00A3001C">
        <w:t>Secondary hypotheses are (in random order):</w:t>
      </w:r>
      <w:r w:rsidR="002728F2">
        <w:t xml:space="preserve"> </w:t>
      </w:r>
    </w:p>
    <w:p w14:paraId="4BE38B52" w14:textId="00CC0294" w:rsidR="00FB02DF" w:rsidRDefault="00FB02DF" w:rsidP="005F19F6">
      <w:pPr>
        <w:pStyle w:val="Listeafsnit"/>
        <w:numPr>
          <w:ilvl w:val="0"/>
          <w:numId w:val="33"/>
        </w:numPr>
      </w:pPr>
      <w:r>
        <w:t xml:space="preserve">HIIT is </w:t>
      </w:r>
      <w:r w:rsidR="0035472B">
        <w:t>superior</w:t>
      </w:r>
      <w:r w:rsidR="002F3E4E">
        <w:t xml:space="preserve"> </w:t>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eafsnit"/>
        <w:numPr>
          <w:ilvl w:val="1"/>
          <w:numId w:val="33"/>
        </w:numPr>
      </w:pPr>
      <w:r>
        <w:t>This effect is modulated by IFNGS</w:t>
      </w:r>
      <w:r w:rsidR="00C7225D">
        <w:t>.</w:t>
      </w:r>
    </w:p>
    <w:p w14:paraId="17A009D1" w14:textId="6D7057DF" w:rsidR="001A7CAE" w:rsidRDefault="001A7CAE" w:rsidP="005F19F6">
      <w:pPr>
        <w:pStyle w:val="Listeafsnit"/>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eafsnit"/>
        <w:numPr>
          <w:ilvl w:val="1"/>
          <w:numId w:val="33"/>
        </w:numPr>
      </w:pPr>
      <w:r>
        <w:t>This effect is modulated by IFNGS</w:t>
      </w:r>
      <w:r w:rsidR="00CD700E">
        <w:t>.</w:t>
      </w:r>
    </w:p>
    <w:p w14:paraId="3E49CAEA" w14:textId="34F4988B" w:rsidR="00CF76A1" w:rsidRDefault="00CF76A1" w:rsidP="005F19F6"/>
    <w:p w14:paraId="027E3295" w14:textId="141C465D" w:rsidR="00CF76A1" w:rsidRPr="00333A3F" w:rsidRDefault="00CF76A1" w:rsidP="005F19F6">
      <w:pPr>
        <w:pStyle w:val="Overskrift3"/>
      </w:pPr>
      <w:bookmarkStart w:id="11" w:name="_Toc170129430"/>
      <w:r>
        <w:t>Exploratory Hypotheses</w:t>
      </w:r>
      <w:bookmarkEnd w:id="11"/>
    </w:p>
    <w:p w14:paraId="268CE909" w14:textId="1E35FBE8" w:rsidR="00CF76A1" w:rsidRPr="00CF76A1" w:rsidRDefault="00A3001C" w:rsidP="005F19F6">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r w:rsidR="00AF7849">
        <w:t>.</w:t>
      </w:r>
    </w:p>
    <w:p w14:paraId="21875D2D" w14:textId="77777777" w:rsidR="00363974" w:rsidRDefault="00363974" w:rsidP="005F19F6">
      <w:r>
        <w:br w:type="page"/>
      </w:r>
    </w:p>
    <w:p w14:paraId="135F44E7" w14:textId="71052B18" w:rsidR="000B5C56" w:rsidRPr="009616A0" w:rsidRDefault="000B5C56" w:rsidP="005F19F6">
      <w:pPr>
        <w:pStyle w:val="Overskrift2"/>
      </w:pPr>
      <w:bookmarkStart w:id="12" w:name="_Toc170129431"/>
      <w:r w:rsidRPr="009616A0">
        <w:lastRenderedPageBreak/>
        <w:t xml:space="preserve">TRIAL DESIGN, DATA COLLECTION AND OUTCOMES ASSESSMENT </w:t>
      </w:r>
      <w:bookmarkEnd w:id="12"/>
    </w:p>
    <w:p w14:paraId="6075A6BA" w14:textId="7D7083BC" w:rsidR="003D6BC3" w:rsidRDefault="003D6BC3" w:rsidP="005F19F6"/>
    <w:p w14:paraId="47DCEAAA" w14:textId="20B157A5"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VO2max</w:t>
      </w:r>
      <w:r w:rsidR="00717643">
        <w:t xml:space="preserve">. </w:t>
      </w:r>
      <w:r w:rsidR="00A36F52">
        <w:t>Assuming a between group difference in aerobic capacity change scores similar to the 1989 Robb-Nicholson study</w:t>
      </w:r>
      <w:r w:rsidR="00A36F52">
        <w:fldChar w:fldCharType="begin" w:fldLock="1"/>
      </w:r>
      <w:r w:rsidR="004549D0">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eviouslyFormattedCitation":"&lt;sup&gt;36&lt;/sup&gt;"},"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dropout</w:t>
      </w:r>
      <w:r w:rsidR="00AA6747">
        <w:t>;</w:t>
      </w:r>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0"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Rigshospitalet, Ole Maaløes Vej 24, in Copenhagen, Denmark. Recruitment took place primarily at the center for vasculitis and spine diseases on Rigshospitalet in Blegdamsvej 9, Copenhagen, Denmark. 82-Rb-Pet-CT scans were conducted at the department of clinical physiology at Rigshospitalet, Blegdamsvej 9, Copenhagen, Denmark.</w:t>
      </w:r>
    </w:p>
    <w:p w14:paraId="0B284EE9" w14:textId="2467F638" w:rsidR="0035472B" w:rsidRPr="0035472B" w:rsidRDefault="0035472B" w:rsidP="0035472B"/>
    <w:p w14:paraId="435D9750" w14:textId="7882B126" w:rsidR="0035472B" w:rsidRPr="0035472B" w:rsidRDefault="0035472B" w:rsidP="0035472B"/>
    <w:p w14:paraId="48D2FDE2" w14:textId="6162A356" w:rsidR="0035472B" w:rsidRDefault="0035472B" w:rsidP="0035472B"/>
    <w:p w14:paraId="20210B16" w14:textId="2EB31399" w:rsidR="0035472B" w:rsidRPr="0035472B" w:rsidRDefault="0035472B" w:rsidP="0035472B">
      <w:pPr>
        <w:tabs>
          <w:tab w:val="left" w:pos="5505"/>
        </w:tabs>
      </w:pPr>
      <w:r>
        <w:tab/>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1D4AC962" w:rsidR="00EA02D4" w:rsidRDefault="00604BCD" w:rsidP="005F19F6">
      <w:pPr>
        <w:pStyle w:val="Billedtekst"/>
        <w:rPr>
          <w:rFonts w:ascii="Times New Roman" w:hAnsi="Times New Roman" w:cs="Times New Roman"/>
        </w:rPr>
      </w:pPr>
      <w:r>
        <w:t xml:space="preserve">Figure </w:t>
      </w:r>
      <w:r>
        <w:fldChar w:fldCharType="begin"/>
      </w:r>
      <w:r>
        <w:instrText xml:space="preserve"> SEQ Figure \* ARABIC </w:instrText>
      </w:r>
      <w:r>
        <w:fldChar w:fldCharType="separate"/>
      </w:r>
      <w:r w:rsidR="00525450">
        <w:rPr>
          <w:noProof/>
        </w:rPr>
        <w:t>1</w:t>
      </w:r>
      <w:r>
        <w:rPr>
          <w:noProof/>
        </w:rPr>
        <w:fldChar w:fldCharType="end"/>
      </w:r>
      <w:r>
        <w:t xml:space="preserve"> - Graphical hypothesis</w:t>
      </w:r>
    </w:p>
    <w:p w14:paraId="6A985265" w14:textId="4EE4670B" w:rsidR="00F014E7" w:rsidRDefault="00F014E7" w:rsidP="005F19F6">
      <w:r>
        <w:t xml:space="preserve">The exercise group </w:t>
      </w:r>
      <w:r w:rsidR="00EA02D4">
        <w:t>underwent 12 weeks of thrice weekly 45 minut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attmax). </w:t>
      </w:r>
    </w:p>
    <w:p w14:paraId="21A77A79" w14:textId="22715C09" w:rsidR="00EA02D4" w:rsidRDefault="00EA02D4" w:rsidP="005F19F6">
      <w:r>
        <w:t>As noted above the hypo</w:t>
      </w:r>
      <w:r w:rsidR="002307D6">
        <w:t>thes</w:t>
      </w:r>
      <w:r w:rsidR="004D7C79">
        <w:t>es</w:t>
      </w:r>
      <w:r w:rsidR="002307D6">
        <w:t xml:space="preserve"> </w:t>
      </w:r>
      <w:r w:rsidR="004D7C79">
        <w:t>were</w:t>
      </w:r>
      <w:r w:rsidR="002307D6">
        <w:t xml:space="preserve"> that these 12 weeks would improve aerobic capacity</w:t>
      </w:r>
      <w:r w:rsidR="003F63DF">
        <w:t xml:space="preserve"> and fatigue</w:t>
      </w:r>
      <w:r w:rsidR="002307D6">
        <w:t xml:space="preserve"> in SLE patients</w:t>
      </w:r>
      <w:r w:rsidR="004D7C79">
        <w:t>,</w:t>
      </w:r>
      <w:r w:rsidR="002307D6">
        <w:t xml:space="preserve"> </w:t>
      </w:r>
      <w:r w:rsidR="004D7C79">
        <w:t xml:space="preserve">and that </w:t>
      </w:r>
      <w:r w:rsidR="002307D6">
        <w:t xml:space="preserve">it would </w:t>
      </w:r>
      <w:r w:rsidR="00AA2DFA">
        <w:t>improve</w:t>
      </w:r>
      <w:r w:rsidR="002307D6">
        <w:t xml:space="preserve"> more in patients with lower IFNGS.</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r w:rsidR="00BC4B69">
        <w:t xml:space="preserve">a 82-Rb-rest-stress-PET-CT evaluating cardiac adaptation. Patients are then randomized to exercise or control. Whereafter they will undergo a followup visit, another acute bout (termed the follow-up acute bout) and at last </w:t>
      </w:r>
      <w:r w:rsidR="00DE573B">
        <w:t>if they did one at baseline, they will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Overskrift2"/>
      </w:pPr>
      <w:bookmarkStart w:id="13" w:name="_Toc170129432"/>
      <w:r w:rsidRPr="009616A0">
        <w:lastRenderedPageBreak/>
        <w:t>OUTCOMES</w:t>
      </w:r>
      <w:bookmarkEnd w:id="13"/>
    </w:p>
    <w:p w14:paraId="533EA4FD" w14:textId="5F9EEFD2" w:rsidR="000B5C56" w:rsidRPr="009616A0" w:rsidRDefault="000B5C56" w:rsidP="005F19F6">
      <w:pPr>
        <w:pStyle w:val="Overskrift3"/>
      </w:pPr>
      <w:bookmarkStart w:id="14" w:name="_Toc170129433"/>
      <w:r w:rsidRPr="009616A0">
        <w:t xml:space="preserve">Primary </w:t>
      </w:r>
      <w:r w:rsidR="0098341D">
        <w:t>O</w:t>
      </w:r>
      <w:r w:rsidRPr="009616A0">
        <w:t>utcome</w:t>
      </w:r>
      <w:r w:rsidR="00114A33">
        <w:t>s</w:t>
      </w:r>
      <w:bookmarkEnd w:id="14"/>
      <w:r w:rsidRPr="009616A0">
        <w:t xml:space="preserve"> </w:t>
      </w:r>
    </w:p>
    <w:p w14:paraId="254C611E" w14:textId="7FF4FDBE" w:rsidR="000B5C56" w:rsidRDefault="000B5C56" w:rsidP="005F19F6">
      <w:pPr>
        <w:pStyle w:val="Overskrift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eafsnit"/>
        <w:numPr>
          <w:ilvl w:val="0"/>
          <w:numId w:val="1"/>
        </w:numPr>
      </w:pPr>
      <w:r>
        <w:t>Measured during a maximal exercise bout. Maximal defined as two out of three of the following:</w:t>
      </w:r>
    </w:p>
    <w:p w14:paraId="165F968F" w14:textId="2E22469B" w:rsidR="00DE540A" w:rsidRDefault="00DE540A" w:rsidP="005F19F6">
      <w:pPr>
        <w:pStyle w:val="Listeafsnit"/>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eafsnit"/>
        <w:numPr>
          <w:ilvl w:val="1"/>
          <w:numId w:val="1"/>
        </w:numPr>
      </w:pPr>
      <w:r>
        <w:t>Ratio between volume of inspired oxygen and expired carbondioxide more than 1.1</w:t>
      </w:r>
    </w:p>
    <w:p w14:paraId="1DC7318C" w14:textId="12573297" w:rsidR="00DE540A" w:rsidRDefault="007D3CF8" w:rsidP="005F19F6">
      <w:pPr>
        <w:pStyle w:val="Listeafsnit"/>
        <w:numPr>
          <w:ilvl w:val="1"/>
          <w:numId w:val="1"/>
        </w:numPr>
      </w:pPr>
      <w:r>
        <w:t>Exertion by BORG scale 18, 19 or 20.</w:t>
      </w:r>
    </w:p>
    <w:p w14:paraId="7C027FBE" w14:textId="7B6ADE46" w:rsidR="00DE540A" w:rsidRDefault="0009749D" w:rsidP="005F19F6">
      <w:pPr>
        <w:pStyle w:val="Listeafsnit"/>
      </w:pPr>
      <w:r>
        <w:t xml:space="preserve">If the bout is considered a maximal bout, the VO2max will be defined as the highest 30 second average oxygen uptake per minute per kilogram of bodyweight. </w:t>
      </w:r>
      <w:r w:rsidR="00FF2163">
        <w:t>(</w:t>
      </w:r>
      <w:r w:rsidR="00C573CF">
        <w:t>in m</w:t>
      </w:r>
      <w:r w:rsidR="00FF2163">
        <w:t>l/min/kg)</w:t>
      </w:r>
    </w:p>
    <w:p w14:paraId="4CFC2FF3" w14:textId="5751A86D" w:rsidR="00DE540A" w:rsidRDefault="00F714EC" w:rsidP="005F19F6">
      <w:pPr>
        <w:pStyle w:val="Listeafsnit"/>
        <w:numPr>
          <w:ilvl w:val="0"/>
          <w:numId w:val="1"/>
        </w:numPr>
      </w:pPr>
      <w:r>
        <w:t>Volumes of gases measured by indirect calorimetry</w:t>
      </w:r>
      <w:r w:rsidR="0074037F">
        <w:t>.</w:t>
      </w:r>
    </w:p>
    <w:p w14:paraId="72B7546E" w14:textId="6F1FBF01" w:rsidR="009F6949" w:rsidRDefault="009F6949" w:rsidP="005F19F6">
      <w:pPr>
        <w:pStyle w:val="Listeafsnit"/>
        <w:numPr>
          <w:ilvl w:val="0"/>
          <w:numId w:val="1"/>
        </w:numPr>
      </w:pPr>
      <w:r>
        <w:t>Heart rate during the bout is measured by PolarFlow™</w:t>
      </w:r>
      <w:r w:rsidR="000A6D79">
        <w:t xml:space="preserve"> and added to the CosMed system.</w:t>
      </w:r>
    </w:p>
    <w:p w14:paraId="2FEF860C" w14:textId="1B4B91EE" w:rsidR="003525DE" w:rsidRDefault="003525DE" w:rsidP="005F19F6">
      <w:pPr>
        <w:pStyle w:val="Listeafsnit"/>
        <w:numPr>
          <w:ilvl w:val="0"/>
          <w:numId w:val="1"/>
        </w:numPr>
      </w:pPr>
      <w:r>
        <w:t>In order to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Overskrift4"/>
      </w:pPr>
      <w:r w:rsidRPr="009616A0">
        <w:t xml:space="preserve">Domain: </w:t>
      </w:r>
      <w:r w:rsidRPr="00DE7FB5">
        <w:t>Fatigue</w:t>
      </w:r>
      <w:r w:rsidR="003E2017">
        <w:t xml:space="preserve"> – Patient reported</w:t>
      </w:r>
    </w:p>
    <w:p w14:paraId="4B8C7EB3" w14:textId="3986FF06" w:rsidR="00EB04A1" w:rsidRPr="00EB04A1" w:rsidRDefault="00EB04A1" w:rsidP="005F19F6">
      <w:r>
        <w:t>Timeframe: 0 to 12 weeks</w:t>
      </w:r>
      <w:r w:rsidR="0035472B">
        <w:t>.</w:t>
      </w:r>
    </w:p>
    <w:p w14:paraId="62811A31" w14:textId="77777777" w:rsidR="00943BDD" w:rsidRDefault="00087169" w:rsidP="005F19F6">
      <w:r w:rsidRPr="009616A0">
        <w:t xml:space="preserve">Measurement: </w:t>
      </w:r>
    </w:p>
    <w:p w14:paraId="5855791E" w14:textId="3C18E523" w:rsidR="004508BD" w:rsidRDefault="004508BD" w:rsidP="005F19F6">
      <w:pPr>
        <w:pStyle w:val="Listeafsnit"/>
        <w:numPr>
          <w:ilvl w:val="0"/>
          <w:numId w:val="13"/>
        </w:numPr>
      </w:pPr>
      <w:r>
        <w:t>Patient reported outcome measure</w:t>
      </w:r>
      <w:r w:rsidR="008F67F8">
        <w:t xml:space="preserve"> (PROM).</w:t>
      </w:r>
    </w:p>
    <w:p w14:paraId="438C4793" w14:textId="2D062DDA" w:rsidR="00087169" w:rsidRPr="00943BDD" w:rsidRDefault="00087169" w:rsidP="005F19F6">
      <w:pPr>
        <w:pStyle w:val="Listeafsnit"/>
        <w:numPr>
          <w:ilvl w:val="0"/>
          <w:numId w:val="13"/>
        </w:numPr>
      </w:pPr>
      <w:r w:rsidRPr="00943BDD">
        <w:t>Krupp’s Fatigue severity scale</w:t>
      </w:r>
      <w:r w:rsidRPr="00943BDD">
        <w:fldChar w:fldCharType="begin" w:fldLock="1"/>
      </w:r>
      <w:r w:rsidR="004549D0">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7&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2A61CA3F" w:rsidR="000B5C56" w:rsidRDefault="00087169" w:rsidP="005F19F6">
      <w:pPr>
        <w:pStyle w:val="Listeafsnit"/>
        <w:numPr>
          <w:ilvl w:val="0"/>
          <w:numId w:val="1"/>
        </w:numPr>
      </w:pPr>
      <w:r>
        <w:t>This scale has been verified for use in Danish SLE patients</w:t>
      </w:r>
      <w:r>
        <w:fldChar w:fldCharType="begin" w:fldLock="1"/>
      </w:r>
      <w:r w:rsidR="004549D0">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8&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71237C51" w14:textId="77777777" w:rsidR="00A727BC" w:rsidRDefault="00A727BC" w:rsidP="005F19F6">
      <w:pPr>
        <w:rPr>
          <w:lang w:eastAsia="da-DK"/>
        </w:rPr>
      </w:pPr>
    </w:p>
    <w:p w14:paraId="1C686310" w14:textId="2C87ABA8" w:rsidR="000B5C56" w:rsidRDefault="0035472B" w:rsidP="0035472B">
      <w:pPr>
        <w:pStyle w:val="Overskrift3"/>
      </w:pPr>
      <w:bookmarkStart w:id="15" w:name="_Toc170129434"/>
      <w:r>
        <w:t xml:space="preserve">Secondary </w:t>
      </w:r>
      <w:r w:rsidR="0098341D">
        <w:t>O</w:t>
      </w:r>
      <w:r w:rsidR="000B5C56" w:rsidRPr="009616A0">
        <w:t>utcomes</w:t>
      </w:r>
      <w:bookmarkEnd w:id="15"/>
    </w:p>
    <w:p w14:paraId="7510EBBD" w14:textId="77777777" w:rsidR="0035472B" w:rsidRPr="009616A0" w:rsidRDefault="0035472B" w:rsidP="0035472B">
      <w:pPr>
        <w:pStyle w:val="Overskrift4"/>
      </w:pPr>
      <w:r w:rsidRPr="009616A0">
        <w:t>Domain:</w:t>
      </w:r>
      <w:r>
        <w:t xml:space="preserve"> </w:t>
      </w:r>
      <w:r w:rsidRPr="00DE7FB5">
        <w:t>Physician</w:t>
      </w:r>
      <w:r w:rsidRPr="004B40FD">
        <w:t xml:space="preserve"> evaluated changes in measures of SLE</w:t>
      </w:r>
    </w:p>
    <w:p w14:paraId="2530B22A" w14:textId="77777777" w:rsidR="0035472B" w:rsidRPr="009459A6" w:rsidRDefault="0035472B" w:rsidP="0035472B">
      <w:r>
        <w:t>Timeframe: 0 to 12 weeks</w:t>
      </w:r>
    </w:p>
    <w:p w14:paraId="582FBC83" w14:textId="77777777" w:rsidR="0035472B" w:rsidRDefault="0035472B" w:rsidP="0035472B">
      <w:pPr>
        <w:rPr>
          <w:lang w:eastAsia="da-DK"/>
        </w:rPr>
      </w:pPr>
      <w:r w:rsidRPr="009616A0">
        <w:rPr>
          <w:lang w:eastAsia="da-DK"/>
        </w:rPr>
        <w:t xml:space="preserve">Measurement: </w:t>
      </w:r>
      <w:r w:rsidRPr="004B40FD">
        <w:rPr>
          <w:lang w:eastAsia="da-DK"/>
        </w:rPr>
        <w:t>Y2K updated SLE disease activity (SLEDAI-2K) with the SELENA modifications</w:t>
      </w:r>
      <w:r>
        <w:rPr>
          <w:lang w:eastAsia="da-DK"/>
        </w:rPr>
        <w:fldChar w:fldCharType="begin" w:fldLock="1"/>
      </w:r>
      <w:r>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Pr>
          <w:lang w:eastAsia="da-DK"/>
        </w:rPr>
        <w:fldChar w:fldCharType="separate"/>
      </w:r>
      <w:r w:rsidRPr="002D5B93">
        <w:rPr>
          <w:noProof/>
          <w:vertAlign w:val="superscript"/>
          <w:lang w:eastAsia="da-DK"/>
        </w:rPr>
        <w:t>31</w:t>
      </w:r>
      <w:r>
        <w:rPr>
          <w:lang w:eastAsia="da-DK"/>
        </w:rPr>
        <w:fldChar w:fldCharType="end"/>
      </w:r>
      <w:r>
        <w:rPr>
          <w:lang w:eastAsia="da-DK"/>
        </w:rPr>
        <w:t>.</w:t>
      </w:r>
    </w:p>
    <w:p w14:paraId="4FE3E68F" w14:textId="77777777" w:rsidR="0035472B" w:rsidRPr="0035472B" w:rsidRDefault="0035472B" w:rsidP="0035472B"/>
    <w:p w14:paraId="3870B51B" w14:textId="56E0A0BA" w:rsidR="009E7897" w:rsidRDefault="009E7897" w:rsidP="005F19F6">
      <w:pPr>
        <w:pStyle w:val="Overskrift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lastRenderedPageBreak/>
        <w:t>Measurement:</w:t>
      </w:r>
      <w:r w:rsidR="0043591B">
        <w:rPr>
          <w:lang w:eastAsia="da-DK"/>
        </w:rPr>
        <w:t xml:space="preserve"> </w:t>
      </w:r>
    </w:p>
    <w:p w14:paraId="78F0F551" w14:textId="79C6ACFE" w:rsidR="0043591B" w:rsidRDefault="00FB052E" w:rsidP="005F19F6">
      <w:pPr>
        <w:pStyle w:val="Listeafsnit"/>
        <w:numPr>
          <w:ilvl w:val="0"/>
          <w:numId w:val="12"/>
        </w:numPr>
      </w:pPr>
      <w:r w:rsidRPr="00943BDD">
        <w:rPr>
          <w:lang w:eastAsia="da-DK"/>
        </w:rPr>
        <w:t>Short Form (SF)-36 Health Survey (0-100)</w:t>
      </w:r>
      <w:r w:rsidRPr="00943BDD">
        <w:rPr>
          <w:lang w:eastAsia="da-DK"/>
        </w:rPr>
        <w:fldChar w:fldCharType="begin" w:fldLock="1"/>
      </w:r>
      <w:r w:rsidR="004549D0">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9&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eafsnit"/>
        <w:numPr>
          <w:ilvl w:val="0"/>
          <w:numId w:val="12"/>
        </w:numPr>
      </w:pPr>
      <w:r>
        <w:t>Summed into the 8 domains.</w:t>
      </w:r>
    </w:p>
    <w:p w14:paraId="2B2A5707" w14:textId="594576FA" w:rsidR="00D214AC" w:rsidRPr="00943BDD" w:rsidRDefault="00D214AC" w:rsidP="005F19F6">
      <w:pPr>
        <w:pStyle w:val="Listeafsnit"/>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0D360A24" w:rsidR="00950759" w:rsidRDefault="00454CBD" w:rsidP="005F19F6">
      <w:pPr>
        <w:pStyle w:val="Listeafsnit"/>
        <w:numPr>
          <w:ilvl w:val="0"/>
          <w:numId w:val="9"/>
        </w:numPr>
        <w:rPr>
          <w:lang w:eastAsia="da-DK"/>
        </w:rPr>
      </w:pPr>
      <w:r>
        <w:rPr>
          <w:lang w:eastAsia="da-DK"/>
        </w:rPr>
        <w:t>A</w:t>
      </w:r>
      <w:r w:rsidR="00AD2BAE" w:rsidRPr="00454CBD">
        <w:rPr>
          <w:lang w:eastAsia="da-DK"/>
        </w:rPr>
        <w:t>nalyzed by Nanostring for genes related to IFN-signaling.</w:t>
      </w:r>
      <w:r w:rsidR="00AD2BAE" w:rsidRPr="00454CBD">
        <w:rPr>
          <w:lang w:eastAsia="da-DK"/>
        </w:rPr>
        <w:fldChar w:fldCharType="begin" w:fldLock="1"/>
      </w:r>
      <w:r w:rsidR="004549D0">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40&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eafsnit"/>
        <w:numPr>
          <w:ilvl w:val="0"/>
          <w:numId w:val="9"/>
        </w:numPr>
        <w:rPr>
          <w:lang w:eastAsia="da-DK"/>
        </w:rPr>
      </w:pPr>
      <w:r>
        <w:rPr>
          <w:lang w:eastAsia="da-DK"/>
        </w:rPr>
        <w:t>Normalized to housekeeping genes</w:t>
      </w:r>
    </w:p>
    <w:p w14:paraId="6833A3FC" w14:textId="5B79571C" w:rsidR="00454CBD" w:rsidRPr="00803079" w:rsidRDefault="00454CBD" w:rsidP="005F19F6">
      <w:pPr>
        <w:pStyle w:val="Listeafsnit"/>
        <w:numPr>
          <w:ilvl w:val="0"/>
          <w:numId w:val="9"/>
        </w:numPr>
      </w:pPr>
      <w:r>
        <w:rPr>
          <w:lang w:eastAsia="da-DK"/>
        </w:rPr>
        <w:t>Calculating a standardized z-score compared to the expression from 9 healthy controls</w:t>
      </w:r>
    </w:p>
    <w:p w14:paraId="590FAFB4" w14:textId="77777777" w:rsidR="00803079" w:rsidRPr="009616A0" w:rsidRDefault="00803079" w:rsidP="005F19F6"/>
    <w:p w14:paraId="48A58313" w14:textId="27BD5C0A" w:rsidR="00713BAC" w:rsidRPr="009616A0" w:rsidRDefault="00713BAC" w:rsidP="005F19F6">
      <w:pPr>
        <w:pStyle w:val="Overskrift3"/>
      </w:pPr>
      <w:bookmarkStart w:id="16" w:name="_Toc170129435"/>
      <w:r>
        <w:t xml:space="preserve">Exploratory </w:t>
      </w:r>
      <w:r w:rsidR="00C4410E">
        <w:t>O</w:t>
      </w:r>
      <w:r>
        <w:t>utcomes</w:t>
      </w:r>
      <w:bookmarkEnd w:id="16"/>
      <w:r>
        <w:t xml:space="preserve"> </w:t>
      </w:r>
    </w:p>
    <w:p w14:paraId="45499B63" w14:textId="3B4E194C" w:rsidR="0063196E" w:rsidRPr="009616A0" w:rsidRDefault="0063196E"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036D975E" w:rsidR="00D33C6D" w:rsidRDefault="00406C82" w:rsidP="005F19F6">
      <w:pPr>
        <w:pStyle w:val="Listeafsnit"/>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4549D0">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1&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eafsnit"/>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29028982"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xml:space="preserve">, </w:t>
      </w:r>
      <w:r w:rsidR="0035472B">
        <w:t>and again as an exploratory analysis, at 1, 2 and 3 months following the intervention.</w:t>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eafsnit"/>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eafsnit"/>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5198992C" w:rsidR="00BD0272" w:rsidRDefault="007620E5" w:rsidP="005F19F6">
      <w:pPr>
        <w:pStyle w:val="Listeafsnit"/>
        <w:numPr>
          <w:ilvl w:val="0"/>
          <w:numId w:val="10"/>
        </w:numPr>
        <w:rPr>
          <w:lang w:eastAsia="da-DK"/>
        </w:rPr>
      </w:pPr>
      <w:r>
        <w:rPr>
          <w:lang w:eastAsia="da-DK"/>
        </w:rPr>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4549D0">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2&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eafsnit"/>
        <w:numPr>
          <w:ilvl w:val="0"/>
          <w:numId w:val="10"/>
        </w:numPr>
        <w:rPr>
          <w:lang w:eastAsia="da-DK"/>
        </w:rPr>
      </w:pPr>
      <w:r>
        <w:rPr>
          <w:lang w:eastAsia="da-DK"/>
        </w:rPr>
        <w:lastRenderedPageBreak/>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eafsnit"/>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eafsnit"/>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eafsnit"/>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eafsnit"/>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eafsnit"/>
        <w:numPr>
          <w:ilvl w:val="0"/>
          <w:numId w:val="10"/>
        </w:numPr>
        <w:rPr>
          <w:lang w:eastAsia="da-DK"/>
        </w:rPr>
      </w:pPr>
      <w:r>
        <w:rPr>
          <w:lang w:eastAsia="da-DK"/>
        </w:rPr>
        <w:t>Gyneoid</w:t>
      </w:r>
      <w:r w:rsidRPr="00BD0272">
        <w:rPr>
          <w:lang w:eastAsia="da-DK"/>
        </w:rPr>
        <w:t xml:space="preserve"> </w:t>
      </w:r>
      <w:r>
        <w:rPr>
          <w:lang w:eastAsia="da-DK"/>
        </w:rPr>
        <w:t>adipose tissue by weight/percentage.</w:t>
      </w:r>
    </w:p>
    <w:p w14:paraId="5A54DB14" w14:textId="05BE4E50" w:rsidR="002D53F6" w:rsidRDefault="002D53F6" w:rsidP="005F19F6">
      <w:pPr>
        <w:pStyle w:val="Listeafsnit"/>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eafsnit"/>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eafsnit"/>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eafsnit"/>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eafsnit"/>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eafsnit"/>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eafsnit"/>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eafsnit"/>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eafsnit"/>
        <w:numPr>
          <w:ilvl w:val="0"/>
          <w:numId w:val="10"/>
        </w:numPr>
        <w:rPr>
          <w:lang w:eastAsia="da-DK"/>
        </w:rPr>
      </w:pPr>
      <w:r>
        <w:rPr>
          <w:lang w:eastAsia="da-DK"/>
        </w:rPr>
        <w:t>Alveolar volume – volume / percentage of expected.</w:t>
      </w:r>
    </w:p>
    <w:p w14:paraId="5F555663" w14:textId="6A40E526" w:rsidR="00EC2317" w:rsidRDefault="00EC2317" w:rsidP="005F19F6">
      <w:pPr>
        <w:pStyle w:val="Listeafsnit"/>
        <w:numPr>
          <w:ilvl w:val="0"/>
          <w:numId w:val="10"/>
        </w:numPr>
        <w:rPr>
          <w:lang w:eastAsia="da-DK"/>
        </w:rPr>
      </w:pPr>
      <w:r>
        <w:rPr>
          <w:lang w:eastAsia="da-DK"/>
        </w:rPr>
        <w:t>Diffusing capacity for carbon mono-oxide – volume / percentage of expexted.</w:t>
      </w:r>
    </w:p>
    <w:p w14:paraId="56A3C9AE" w14:textId="24223F7B" w:rsidR="009C756D" w:rsidRDefault="009C756D" w:rsidP="005F19F6">
      <w:pPr>
        <w:pStyle w:val="Listeafsnit"/>
        <w:numPr>
          <w:ilvl w:val="0"/>
          <w:numId w:val="10"/>
        </w:numPr>
        <w:rPr>
          <w:lang w:eastAsia="da-DK"/>
        </w:rPr>
      </w:pPr>
      <w:r>
        <w:rPr>
          <w:lang w:eastAsia="da-DK"/>
        </w:rPr>
        <w:t>Carbon mono-oxide transfer coefficient – diffusing capacity per liter of lung volume – ratio / percentage of expected</w:t>
      </w:r>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Measured during an OGTT at 0, 15, 30, 60, 90, and 120 minutes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eafsnit"/>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eafsnit"/>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eafsnit"/>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eafsnit"/>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eafsnit"/>
        <w:numPr>
          <w:ilvl w:val="0"/>
          <w:numId w:val="15"/>
        </w:numPr>
        <w:rPr>
          <w:lang w:eastAsia="da-DK"/>
        </w:rPr>
      </w:pPr>
      <w:r>
        <w:rPr>
          <w:lang w:eastAsia="da-DK"/>
        </w:rPr>
        <w:t>Matsuda Index</w:t>
      </w:r>
      <w:r w:rsidR="00F0121B">
        <w:rPr>
          <w:lang w:eastAsia="da-DK"/>
        </w:rPr>
        <w:t xml:space="preserve"> will be calculated</w:t>
      </w:r>
    </w:p>
    <w:p w14:paraId="4B4A7471" w14:textId="3AB705A4" w:rsidR="00061309" w:rsidRDefault="00061309" w:rsidP="005F19F6">
      <w:pPr>
        <w:pStyle w:val="Listeafsnit"/>
        <w:numPr>
          <w:ilvl w:val="0"/>
          <w:numId w:val="15"/>
        </w:numPr>
        <w:rPr>
          <w:lang w:eastAsia="da-DK"/>
        </w:rPr>
      </w:pPr>
      <w:r>
        <w:rPr>
          <w:lang w:eastAsia="da-DK"/>
        </w:rPr>
        <w:t>Disposition Index will be calculated</w:t>
      </w:r>
    </w:p>
    <w:p w14:paraId="0FF26B64" w14:textId="35CE1BDF" w:rsidR="0065591B" w:rsidRPr="00840FF1" w:rsidRDefault="00F0121B" w:rsidP="005F19F6">
      <w:pPr>
        <w:pStyle w:val="Listeafsnit"/>
        <w:numPr>
          <w:ilvl w:val="0"/>
          <w:numId w:val="15"/>
        </w:numPr>
        <w:rPr>
          <w:lang w:eastAsia="da-DK"/>
        </w:rPr>
      </w:pPr>
      <w:r>
        <w:rPr>
          <w:lang w:eastAsia="da-DK"/>
        </w:rPr>
        <w:t>AUC will be calculated</w:t>
      </w:r>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following an overnight fast, at the 0 minute mark of the OGTT</w:t>
      </w:r>
    </w:p>
    <w:p w14:paraId="4617DB75" w14:textId="16007AFB" w:rsidR="00386350" w:rsidRDefault="00386350" w:rsidP="005F19F6">
      <w:pPr>
        <w:pStyle w:val="Listeafsnit"/>
        <w:numPr>
          <w:ilvl w:val="0"/>
          <w:numId w:val="15"/>
        </w:numPr>
        <w:rPr>
          <w:lang w:eastAsia="da-DK"/>
        </w:rPr>
      </w:pPr>
      <w:r>
        <w:rPr>
          <w:lang w:eastAsia="da-DK"/>
        </w:rPr>
        <w:t>Plasma concentration of total cholesterol</w:t>
      </w:r>
    </w:p>
    <w:p w14:paraId="1C4AE282" w14:textId="194F91C5" w:rsidR="00386350" w:rsidRDefault="00386350" w:rsidP="005F19F6">
      <w:pPr>
        <w:pStyle w:val="Listeafsnit"/>
        <w:numPr>
          <w:ilvl w:val="0"/>
          <w:numId w:val="15"/>
        </w:numPr>
        <w:rPr>
          <w:lang w:eastAsia="da-DK"/>
        </w:rPr>
      </w:pPr>
      <w:r>
        <w:rPr>
          <w:lang w:eastAsia="da-DK"/>
        </w:rPr>
        <w:t>Plasma concentration of triglycerides</w:t>
      </w:r>
    </w:p>
    <w:p w14:paraId="1C97F362" w14:textId="3421E091" w:rsidR="00386350" w:rsidRDefault="00386350" w:rsidP="005F19F6">
      <w:pPr>
        <w:pStyle w:val="Listeafsnit"/>
        <w:numPr>
          <w:ilvl w:val="0"/>
          <w:numId w:val="15"/>
        </w:numPr>
        <w:rPr>
          <w:lang w:eastAsia="da-DK"/>
        </w:rPr>
      </w:pPr>
      <w:r>
        <w:rPr>
          <w:lang w:eastAsia="da-DK"/>
        </w:rPr>
        <w:t>Plasma concentration of LDL-cholesterol</w:t>
      </w:r>
    </w:p>
    <w:p w14:paraId="12B0F4D1" w14:textId="25599824" w:rsidR="00386350" w:rsidRDefault="00386350" w:rsidP="005F19F6">
      <w:pPr>
        <w:pStyle w:val="Listeafsnit"/>
        <w:numPr>
          <w:ilvl w:val="0"/>
          <w:numId w:val="15"/>
        </w:numPr>
        <w:rPr>
          <w:lang w:eastAsia="da-DK"/>
        </w:rPr>
      </w:pPr>
      <w:r>
        <w:rPr>
          <w:lang w:eastAsia="da-DK"/>
        </w:rPr>
        <w:t>Plasma concentration of VLDL-cholesterol</w:t>
      </w:r>
    </w:p>
    <w:p w14:paraId="792E6D8C" w14:textId="5E73863A" w:rsidR="00386350" w:rsidRDefault="00386350" w:rsidP="005F19F6">
      <w:pPr>
        <w:pStyle w:val="Listeafsnit"/>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eafsnit"/>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eafsnit"/>
        <w:numPr>
          <w:ilvl w:val="0"/>
          <w:numId w:val="16"/>
        </w:numPr>
        <w:rPr>
          <w:lang w:eastAsia="da-DK"/>
        </w:rPr>
      </w:pPr>
      <w:r>
        <w:rPr>
          <w:lang w:eastAsia="da-DK"/>
        </w:rPr>
        <w:t>Average capillary width – in µm</w:t>
      </w:r>
    </w:p>
    <w:p w14:paraId="0CA2BA2C" w14:textId="56A1C6F8" w:rsidR="008E102B" w:rsidRDefault="008E102B" w:rsidP="005F19F6">
      <w:pPr>
        <w:pStyle w:val="Listeafsnit"/>
        <w:numPr>
          <w:ilvl w:val="0"/>
          <w:numId w:val="16"/>
        </w:numPr>
        <w:rPr>
          <w:lang w:eastAsia="da-DK"/>
        </w:rPr>
      </w:pPr>
      <w:r>
        <w:rPr>
          <w:lang w:eastAsia="da-DK"/>
        </w:rPr>
        <w:t>Average capillary length – in µm</w:t>
      </w:r>
    </w:p>
    <w:p w14:paraId="175AF23C" w14:textId="499CE5C8" w:rsidR="008E102B" w:rsidRDefault="008E102B" w:rsidP="005F19F6">
      <w:pPr>
        <w:pStyle w:val="Listeafsnit"/>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indicate more avascular areas</w:t>
      </w:r>
    </w:p>
    <w:p w14:paraId="676750EB" w14:textId="046F39F7" w:rsidR="008E102B" w:rsidRDefault="008E102B" w:rsidP="005F19F6">
      <w:pPr>
        <w:pStyle w:val="Listeafsnit"/>
        <w:numPr>
          <w:ilvl w:val="0"/>
          <w:numId w:val="16"/>
        </w:numPr>
        <w:rPr>
          <w:lang w:eastAsia="da-DK"/>
        </w:rPr>
      </w:pPr>
      <w:r>
        <w:rPr>
          <w:lang w:eastAsia="da-DK"/>
        </w:rPr>
        <w:t xml:space="preserve">Capillary disorganization - </w:t>
      </w:r>
      <w:r w:rsidRPr="002F737B">
        <w:rPr>
          <w:lang w:eastAsia="da-DK"/>
        </w:rPr>
        <w:t xml:space="preserve">score of 1-4, higher scores </w:t>
      </w:r>
      <w:r>
        <w:rPr>
          <w:lang w:eastAsia="da-DK"/>
        </w:rPr>
        <w:t>indicate more disorganization</w:t>
      </w:r>
    </w:p>
    <w:p w14:paraId="40962497" w14:textId="38D5CCDF" w:rsidR="008E102B" w:rsidRDefault="008E102B" w:rsidP="005F19F6">
      <w:pPr>
        <w:pStyle w:val="Listeafsnit"/>
        <w:numPr>
          <w:ilvl w:val="0"/>
          <w:numId w:val="16"/>
        </w:numPr>
        <w:rPr>
          <w:lang w:eastAsia="da-DK"/>
        </w:rPr>
      </w:pPr>
      <w:r>
        <w:rPr>
          <w:lang w:eastAsia="da-DK"/>
        </w:rPr>
        <w:t>Microhemmorhages – count per finger</w:t>
      </w:r>
    </w:p>
    <w:p w14:paraId="7D215D8D" w14:textId="0EB90D43" w:rsidR="008E102B" w:rsidRDefault="008E102B" w:rsidP="005F19F6">
      <w:pPr>
        <w:pStyle w:val="Listeafsnit"/>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eafsnit"/>
        <w:numPr>
          <w:ilvl w:val="0"/>
          <w:numId w:val="16"/>
        </w:numPr>
        <w:rPr>
          <w:lang w:eastAsia="da-DK"/>
        </w:rPr>
      </w:pPr>
      <w:r>
        <w:rPr>
          <w:lang w:eastAsia="da-DK"/>
        </w:rPr>
        <w:t>Mega capillaries – average number per millimeter</w:t>
      </w:r>
    </w:p>
    <w:p w14:paraId="4701FBC0" w14:textId="6C3E826D" w:rsidR="008E102B" w:rsidRDefault="008E102B" w:rsidP="005F19F6">
      <w:pPr>
        <w:pStyle w:val="Listeafsnit"/>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eafsnit"/>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eafsnit"/>
        <w:numPr>
          <w:ilvl w:val="0"/>
          <w:numId w:val="16"/>
        </w:numPr>
        <w:rPr>
          <w:lang w:eastAsia="da-DK"/>
        </w:rPr>
      </w:pPr>
      <w:r>
        <w:rPr>
          <w:lang w:eastAsia="da-DK"/>
        </w:rPr>
        <w:t>Other findings – physicians comment</w:t>
      </w:r>
    </w:p>
    <w:p w14:paraId="34CC0863" w14:textId="77777777" w:rsidR="00236494" w:rsidRDefault="00236494" w:rsidP="005F19F6">
      <w:pPr>
        <w:rPr>
          <w:lang w:eastAsia="da-DK"/>
        </w:rPr>
      </w:pPr>
    </w:p>
    <w:p w14:paraId="1E9103C8" w14:textId="29491F7E" w:rsidR="007E4C09" w:rsidRPr="009616A0" w:rsidRDefault="007E4C09" w:rsidP="005F19F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eafsnit"/>
        <w:numPr>
          <w:ilvl w:val="0"/>
          <w:numId w:val="17"/>
        </w:numPr>
        <w:rPr>
          <w:lang w:eastAsia="da-DK"/>
        </w:rPr>
      </w:pPr>
      <w:r>
        <w:rPr>
          <w:lang w:eastAsia="da-DK"/>
        </w:rPr>
        <w:t>Systolic blood pressure at rest</w:t>
      </w:r>
    </w:p>
    <w:p w14:paraId="5149B0BE" w14:textId="6F683E30" w:rsidR="00766814" w:rsidRDefault="00766814" w:rsidP="005F19F6">
      <w:pPr>
        <w:pStyle w:val="Listeafsnit"/>
        <w:numPr>
          <w:ilvl w:val="0"/>
          <w:numId w:val="17"/>
        </w:numPr>
        <w:rPr>
          <w:lang w:eastAsia="da-DK"/>
        </w:rPr>
      </w:pPr>
      <w:r>
        <w:rPr>
          <w:lang w:eastAsia="da-DK"/>
        </w:rPr>
        <w:t>Diastolic blood pressure at rest</w:t>
      </w:r>
    </w:p>
    <w:p w14:paraId="0D26B818" w14:textId="31C8249F" w:rsidR="00766814" w:rsidRDefault="00766814" w:rsidP="005F19F6">
      <w:pPr>
        <w:pStyle w:val="Listeafsnit"/>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physician</w:t>
      </w:r>
    </w:p>
    <w:p w14:paraId="2AC86CB6" w14:textId="3B9CE48B" w:rsidR="007E4C09" w:rsidRDefault="0022419E" w:rsidP="005F19F6">
      <w:pPr>
        <w:pStyle w:val="Listeafsnit"/>
        <w:numPr>
          <w:ilvl w:val="0"/>
          <w:numId w:val="17"/>
        </w:numPr>
        <w:rPr>
          <w:lang w:eastAsia="da-DK"/>
        </w:rPr>
      </w:pPr>
      <w:r>
        <w:rPr>
          <w:lang w:eastAsia="da-DK"/>
        </w:rPr>
        <w:t>L</w:t>
      </w:r>
      <w:r w:rsidRPr="0022419E">
        <w:rPr>
          <w:lang w:eastAsia="da-DK"/>
        </w:rPr>
        <w:t>eft ventricular end-diastolic volume</w:t>
      </w:r>
    </w:p>
    <w:p w14:paraId="0CF88CD4" w14:textId="75D2EAB6" w:rsidR="002608FA" w:rsidRDefault="002608FA" w:rsidP="005F19F6">
      <w:pPr>
        <w:pStyle w:val="Listeafsnit"/>
        <w:numPr>
          <w:ilvl w:val="0"/>
          <w:numId w:val="17"/>
        </w:numPr>
        <w:rPr>
          <w:lang w:eastAsia="da-DK"/>
        </w:rPr>
      </w:pPr>
      <w:r>
        <w:rPr>
          <w:lang w:eastAsia="da-DK"/>
        </w:rPr>
        <w:t>Left atrial end-diastolic volume</w:t>
      </w:r>
    </w:p>
    <w:p w14:paraId="3783331E" w14:textId="6A387CF0" w:rsidR="002608FA" w:rsidRDefault="002608FA" w:rsidP="005F19F6">
      <w:pPr>
        <w:pStyle w:val="Listeafsnit"/>
        <w:numPr>
          <w:ilvl w:val="0"/>
          <w:numId w:val="17"/>
        </w:numPr>
        <w:rPr>
          <w:lang w:eastAsia="da-DK"/>
        </w:rPr>
      </w:pPr>
      <w:r>
        <w:rPr>
          <w:lang w:eastAsia="da-DK"/>
        </w:rPr>
        <w:t>Global longitudinal strain</w:t>
      </w:r>
    </w:p>
    <w:p w14:paraId="141DFAB3" w14:textId="330AD6FC" w:rsidR="002608FA" w:rsidRDefault="002608FA" w:rsidP="005F19F6">
      <w:pPr>
        <w:pStyle w:val="Listeafsnit"/>
        <w:numPr>
          <w:ilvl w:val="0"/>
          <w:numId w:val="17"/>
        </w:numPr>
        <w:rPr>
          <w:lang w:eastAsia="da-DK"/>
        </w:rPr>
      </w:pPr>
      <w:r>
        <w:rPr>
          <w:lang w:eastAsia="da-DK"/>
        </w:rPr>
        <w:t>Stroke volume</w:t>
      </w:r>
    </w:p>
    <w:p w14:paraId="41E66221" w14:textId="348B0D1E" w:rsidR="002608FA" w:rsidRDefault="002608FA" w:rsidP="005F19F6">
      <w:pPr>
        <w:pStyle w:val="Listeafsnit"/>
        <w:numPr>
          <w:ilvl w:val="0"/>
          <w:numId w:val="17"/>
        </w:numPr>
        <w:rPr>
          <w:lang w:eastAsia="da-DK"/>
        </w:rPr>
      </w:pPr>
      <w:r>
        <w:rPr>
          <w:lang w:eastAsia="da-DK"/>
        </w:rPr>
        <w:t>Left ventricular ejection fraction</w:t>
      </w:r>
    </w:p>
    <w:p w14:paraId="5582FCFB" w14:textId="5C588A31" w:rsidR="002608FA" w:rsidRDefault="002608FA" w:rsidP="005F19F6">
      <w:pPr>
        <w:pStyle w:val="Listeafsnit"/>
        <w:numPr>
          <w:ilvl w:val="0"/>
          <w:numId w:val="17"/>
        </w:numPr>
        <w:rPr>
          <w:lang w:eastAsia="da-DK"/>
        </w:rPr>
      </w:pPr>
      <w:r>
        <w:rPr>
          <w:lang w:eastAsia="da-DK"/>
        </w:rPr>
        <w:t>Left ventricular mass</w:t>
      </w:r>
    </w:p>
    <w:p w14:paraId="4D13FB7B" w14:textId="18F8A5ED" w:rsidR="002608FA" w:rsidRPr="002608FA" w:rsidRDefault="002608FA" w:rsidP="005F19F6">
      <w:pPr>
        <w:pStyle w:val="Listeafsnit"/>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eafsnit"/>
        <w:numPr>
          <w:ilvl w:val="0"/>
          <w:numId w:val="17"/>
        </w:numPr>
        <w:rPr>
          <w:lang w:eastAsia="da-DK"/>
        </w:rPr>
      </w:pPr>
      <w:r>
        <w:rPr>
          <w:lang w:eastAsia="da-DK"/>
        </w:rPr>
        <w:t>Coronary perfusion reserve</w:t>
      </w:r>
    </w:p>
    <w:p w14:paraId="73A93D1D" w14:textId="660E3CE8" w:rsidR="002D2076" w:rsidRDefault="002D2076" w:rsidP="005F19F6">
      <w:pPr>
        <w:pStyle w:val="Listeafsnit"/>
        <w:numPr>
          <w:ilvl w:val="0"/>
          <w:numId w:val="17"/>
        </w:numPr>
        <w:rPr>
          <w:lang w:eastAsia="da-DK"/>
        </w:rPr>
      </w:pPr>
      <w:r>
        <w:rPr>
          <w:lang w:eastAsia="da-DK"/>
        </w:rPr>
        <w:t>Myocardial flow reserve</w:t>
      </w:r>
    </w:p>
    <w:p w14:paraId="4B436B8B" w14:textId="1F7F7C56" w:rsidR="002D2076" w:rsidRDefault="004F7911" w:rsidP="005F19F6">
      <w:pPr>
        <w:pStyle w:val="Listeafsnit"/>
        <w:numPr>
          <w:ilvl w:val="0"/>
          <w:numId w:val="17"/>
        </w:numPr>
        <w:rPr>
          <w:lang w:eastAsia="da-DK"/>
        </w:rPr>
      </w:pPr>
      <w:r>
        <w:rPr>
          <w:lang w:eastAsia="da-DK"/>
        </w:rPr>
        <w:t>Ventricular volumes at rest and stress</w:t>
      </w:r>
    </w:p>
    <w:p w14:paraId="4F6AFFA8" w14:textId="106A725A" w:rsidR="004F7911" w:rsidRDefault="004F7911" w:rsidP="005F19F6">
      <w:pPr>
        <w:pStyle w:val="Listeafsnit"/>
        <w:numPr>
          <w:ilvl w:val="0"/>
          <w:numId w:val="17"/>
        </w:numPr>
        <w:rPr>
          <w:lang w:eastAsia="da-DK"/>
        </w:rPr>
      </w:pPr>
      <w:r>
        <w:rPr>
          <w:lang w:eastAsia="da-DK"/>
        </w:rPr>
        <w:t>Atrial volumes at rest and stress</w:t>
      </w:r>
    </w:p>
    <w:p w14:paraId="39835D5F" w14:textId="106E2E09" w:rsidR="004F7911" w:rsidRDefault="00F538E3" w:rsidP="005F19F6">
      <w:pPr>
        <w:pStyle w:val="Listeafsnit"/>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eafsnit"/>
        <w:numPr>
          <w:ilvl w:val="0"/>
          <w:numId w:val="17"/>
        </w:numPr>
        <w:rPr>
          <w:lang w:eastAsia="da-DK"/>
        </w:rPr>
      </w:pPr>
      <w:r>
        <w:rPr>
          <w:lang w:eastAsia="da-DK"/>
        </w:rPr>
        <w:t>Splenic response ratio</w:t>
      </w:r>
    </w:p>
    <w:p w14:paraId="104AC64E" w14:textId="419D60B9" w:rsidR="00F538E3" w:rsidRDefault="00F538E3" w:rsidP="005F19F6">
      <w:pPr>
        <w:pStyle w:val="Listeafsnit"/>
        <w:numPr>
          <w:ilvl w:val="0"/>
          <w:numId w:val="17"/>
        </w:numPr>
        <w:rPr>
          <w:lang w:eastAsia="da-DK"/>
        </w:rPr>
      </w:pPr>
      <w:r>
        <w:rPr>
          <w:lang w:eastAsia="da-DK"/>
        </w:rPr>
        <w:t>Splenic stress-to-rest intensity ratio</w:t>
      </w:r>
    </w:p>
    <w:p w14:paraId="5E4B890A" w14:textId="6A2486C7" w:rsidR="00F538E3" w:rsidRDefault="00F538E3" w:rsidP="005F19F6">
      <w:pPr>
        <w:pStyle w:val="Listeafsnit"/>
        <w:numPr>
          <w:ilvl w:val="0"/>
          <w:numId w:val="17"/>
        </w:numPr>
        <w:rPr>
          <w:lang w:eastAsia="da-DK"/>
        </w:rPr>
      </w:pPr>
      <w:r>
        <w:rPr>
          <w:lang w:eastAsia="da-DK"/>
        </w:rPr>
        <w:t>Heart rate at rest and stress</w:t>
      </w:r>
    </w:p>
    <w:p w14:paraId="16537A81" w14:textId="43470DB0" w:rsidR="00F538E3" w:rsidRDefault="00F538E3" w:rsidP="005F19F6">
      <w:pPr>
        <w:pStyle w:val="Listeafsnit"/>
        <w:numPr>
          <w:ilvl w:val="0"/>
          <w:numId w:val="17"/>
        </w:numPr>
        <w:rPr>
          <w:lang w:eastAsia="da-DK"/>
        </w:rPr>
      </w:pPr>
      <w:r>
        <w:rPr>
          <w:lang w:eastAsia="da-DK"/>
        </w:rPr>
        <w:t>Rate pressure product</w:t>
      </w:r>
    </w:p>
    <w:p w14:paraId="17E4EF7C" w14:textId="527CF165" w:rsidR="00F538E3" w:rsidRDefault="00F538E3" w:rsidP="005F19F6">
      <w:pPr>
        <w:pStyle w:val="Listeafsnit"/>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eafsnit"/>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eafsnit"/>
        <w:numPr>
          <w:ilvl w:val="0"/>
          <w:numId w:val="17"/>
        </w:numPr>
        <w:rPr>
          <w:lang w:eastAsia="da-DK"/>
        </w:rPr>
      </w:pPr>
      <w:r w:rsidRPr="00FC4B76">
        <w:rPr>
          <w:lang w:eastAsia="da-DK"/>
        </w:rPr>
        <w:lastRenderedPageBreak/>
        <w:t xml:space="preserve">Free-living physical activity </w:t>
      </w:r>
      <w:r>
        <w:rPr>
          <w:lang w:eastAsia="da-DK"/>
        </w:rPr>
        <w:t>measured</w:t>
      </w:r>
      <w:r w:rsidRPr="00FC4B76">
        <w:rPr>
          <w:lang w:eastAsia="da-DK"/>
        </w:rPr>
        <w:t xml:space="preserve"> using axial accelerometer-based physical activity monitors (AX3; Axivity, Newcastle upon Tyne, UK) for a 5 day period</w:t>
      </w:r>
    </w:p>
    <w:p w14:paraId="2466F107" w14:textId="6123A6C5" w:rsidR="002608FA" w:rsidRDefault="002608FA" w:rsidP="005F19F6">
      <w:pPr>
        <w:rPr>
          <w:lang w:eastAsia="da-DK"/>
        </w:rPr>
      </w:pPr>
    </w:p>
    <w:p w14:paraId="6DA0094C" w14:textId="43584194" w:rsidR="004E7AB9" w:rsidRPr="009616A0" w:rsidRDefault="004E7AB9"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eafsnit"/>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eafsnit"/>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eafsnit"/>
        <w:numPr>
          <w:ilvl w:val="0"/>
          <w:numId w:val="17"/>
        </w:numPr>
        <w:rPr>
          <w:lang w:eastAsia="da-DK"/>
        </w:rPr>
      </w:pPr>
      <w:r>
        <w:rPr>
          <w:lang w:eastAsia="da-DK"/>
        </w:rPr>
        <w:t>Soluble Interleukin-6 receptor</w:t>
      </w:r>
    </w:p>
    <w:p w14:paraId="2CF06F6E" w14:textId="77777777" w:rsidR="004C4E0F" w:rsidRDefault="004C4E0F" w:rsidP="005F19F6">
      <w:pPr>
        <w:pStyle w:val="Listeafsnit"/>
        <w:numPr>
          <w:ilvl w:val="0"/>
          <w:numId w:val="17"/>
        </w:numPr>
        <w:rPr>
          <w:lang w:eastAsia="da-DK"/>
        </w:rPr>
      </w:pPr>
      <w:r>
        <w:rPr>
          <w:lang w:eastAsia="da-DK"/>
        </w:rPr>
        <w:t>Interleukin-1</w:t>
      </w:r>
    </w:p>
    <w:p w14:paraId="17C4FB3A" w14:textId="77777777" w:rsidR="005A0C1C" w:rsidRDefault="004C4E0F" w:rsidP="005F19F6">
      <w:pPr>
        <w:pStyle w:val="Listeafsnit"/>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eafsnit"/>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eafsnit"/>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eafsnit"/>
        <w:numPr>
          <w:ilvl w:val="0"/>
          <w:numId w:val="17"/>
        </w:numPr>
        <w:rPr>
          <w:lang w:eastAsia="da-DK"/>
        </w:rPr>
      </w:pPr>
      <w:r>
        <w:rPr>
          <w:lang w:eastAsia="da-DK"/>
        </w:rPr>
        <w:t>Hemoglobin</w:t>
      </w:r>
    </w:p>
    <w:p w14:paraId="51D8D829" w14:textId="00FEDA0C" w:rsidR="009A7456" w:rsidRDefault="00964116" w:rsidP="005F19F6">
      <w:pPr>
        <w:pStyle w:val="Listeafsnit"/>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eafsnit"/>
        <w:numPr>
          <w:ilvl w:val="0"/>
          <w:numId w:val="17"/>
        </w:numPr>
        <w:rPr>
          <w:lang w:eastAsia="da-DK"/>
        </w:rPr>
      </w:pPr>
      <w:r>
        <w:rPr>
          <w:lang w:eastAsia="da-DK"/>
        </w:rPr>
        <w:t>Sodium</w:t>
      </w:r>
    </w:p>
    <w:p w14:paraId="65EA580A" w14:textId="28581550" w:rsidR="00964116" w:rsidRDefault="00F9002E" w:rsidP="005F19F6">
      <w:pPr>
        <w:pStyle w:val="Listeafsnit"/>
        <w:numPr>
          <w:ilvl w:val="0"/>
          <w:numId w:val="17"/>
        </w:numPr>
        <w:rPr>
          <w:lang w:eastAsia="da-DK"/>
        </w:rPr>
      </w:pPr>
      <w:r>
        <w:rPr>
          <w:lang w:eastAsia="da-DK"/>
        </w:rPr>
        <w:t>Potassium</w:t>
      </w:r>
    </w:p>
    <w:p w14:paraId="1FAD1F24" w14:textId="0C416EBA" w:rsidR="00964116" w:rsidRDefault="00964116" w:rsidP="005F19F6">
      <w:pPr>
        <w:pStyle w:val="Listeafsnit"/>
        <w:numPr>
          <w:ilvl w:val="0"/>
          <w:numId w:val="17"/>
        </w:numPr>
        <w:rPr>
          <w:lang w:eastAsia="da-DK"/>
        </w:rPr>
      </w:pPr>
      <w:r>
        <w:rPr>
          <w:lang w:eastAsia="da-DK"/>
        </w:rPr>
        <w:t>Chloride</w:t>
      </w:r>
    </w:p>
    <w:p w14:paraId="454190D7" w14:textId="77B251CB" w:rsidR="00964116" w:rsidRDefault="00964116" w:rsidP="005F19F6">
      <w:pPr>
        <w:pStyle w:val="Listeafsnit"/>
        <w:numPr>
          <w:ilvl w:val="0"/>
          <w:numId w:val="17"/>
        </w:numPr>
        <w:rPr>
          <w:lang w:eastAsia="da-DK"/>
        </w:rPr>
      </w:pPr>
      <w:r>
        <w:rPr>
          <w:lang w:eastAsia="da-DK"/>
        </w:rPr>
        <w:t>Hematocrit</w:t>
      </w:r>
    </w:p>
    <w:p w14:paraId="0EF8CD1D" w14:textId="58D91DF5" w:rsidR="00964116" w:rsidRDefault="00964116" w:rsidP="005F19F6">
      <w:pPr>
        <w:pStyle w:val="Listeafsnit"/>
        <w:numPr>
          <w:ilvl w:val="0"/>
          <w:numId w:val="17"/>
        </w:numPr>
        <w:rPr>
          <w:lang w:eastAsia="da-DK"/>
        </w:rPr>
      </w:pPr>
      <w:r>
        <w:rPr>
          <w:lang w:eastAsia="da-DK"/>
        </w:rPr>
        <w:t>Ferritin</w:t>
      </w:r>
    </w:p>
    <w:p w14:paraId="64B6E8E7" w14:textId="29A36D95" w:rsidR="002608FA"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lastRenderedPageBreak/>
        <w:t>Description: as with the secondary outcome, mRNA segments of genes related to the following signaling pathways will be measured using Nanostring™</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eafsnit"/>
        <w:numPr>
          <w:ilvl w:val="0"/>
          <w:numId w:val="17"/>
        </w:numPr>
        <w:rPr>
          <w:lang w:eastAsia="da-DK"/>
        </w:rPr>
      </w:pPr>
      <w:r>
        <w:rPr>
          <w:lang w:eastAsia="da-DK"/>
        </w:rPr>
        <w:t>Expression related to IFN-</w:t>
      </w:r>
      <w:r w:rsidRPr="00D36AA8">
        <w:rPr>
          <w:rFonts w:cstheme="minorHAnsi"/>
          <w:lang w:eastAsia="da-DK"/>
        </w:rPr>
        <w:t>β</w:t>
      </w:r>
    </w:p>
    <w:p w14:paraId="3033F453" w14:textId="77777777" w:rsidR="00D36AA8" w:rsidRDefault="005E11EF" w:rsidP="005F19F6">
      <w:pPr>
        <w:pStyle w:val="Listeafsnit"/>
        <w:numPr>
          <w:ilvl w:val="0"/>
          <w:numId w:val="17"/>
        </w:numPr>
        <w:rPr>
          <w:lang w:eastAsia="da-DK"/>
        </w:rPr>
      </w:pPr>
      <w:r>
        <w:rPr>
          <w:lang w:eastAsia="da-DK"/>
        </w:rPr>
        <w:t>Expression related to IFN Gamma</w:t>
      </w:r>
    </w:p>
    <w:p w14:paraId="32252F63" w14:textId="77777777" w:rsidR="002D4D1F" w:rsidRDefault="005E11EF" w:rsidP="005F19F6">
      <w:pPr>
        <w:pStyle w:val="Listeafsnit"/>
        <w:numPr>
          <w:ilvl w:val="0"/>
          <w:numId w:val="17"/>
        </w:numPr>
        <w:rPr>
          <w:lang w:eastAsia="da-DK"/>
        </w:rPr>
      </w:pPr>
      <w:r>
        <w:rPr>
          <w:lang w:eastAsia="da-DK"/>
        </w:rPr>
        <w:t>Expression related to TNF</w:t>
      </w:r>
    </w:p>
    <w:p w14:paraId="7B90D4DD" w14:textId="709572FC" w:rsidR="00FE0FD7" w:rsidRDefault="005E11EF" w:rsidP="005F19F6">
      <w:pPr>
        <w:pStyle w:val="Listeafsnit"/>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Subjects will be tasked to fill in dietary diaries for three consecutive representative days at baseline and followup.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eafsnit"/>
        <w:numPr>
          <w:ilvl w:val="0"/>
          <w:numId w:val="17"/>
        </w:numPr>
        <w:rPr>
          <w:lang w:eastAsia="da-DK"/>
        </w:rPr>
      </w:pPr>
      <w:r w:rsidRPr="00C936E2">
        <w:rPr>
          <w:lang w:eastAsia="da-DK"/>
        </w:rPr>
        <w:t>Energy intake (kJ/day)</w:t>
      </w:r>
    </w:p>
    <w:p w14:paraId="60A086D5" w14:textId="0D5D1306" w:rsidR="00C936E2" w:rsidRDefault="00C936E2" w:rsidP="005F19F6">
      <w:pPr>
        <w:pStyle w:val="Listeafsnit"/>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eafsnit"/>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eafsnit"/>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eafsnit"/>
        <w:numPr>
          <w:ilvl w:val="0"/>
          <w:numId w:val="17"/>
        </w:numPr>
        <w:rPr>
          <w:lang w:eastAsia="da-DK"/>
        </w:rPr>
      </w:pPr>
      <w:r w:rsidRPr="009D4548">
        <w:rPr>
          <w:lang w:eastAsia="da-DK"/>
        </w:rPr>
        <w:t>O</w:t>
      </w:r>
      <w:r w:rsidR="00C936E2" w:rsidRPr="009D4548">
        <w:rPr>
          <w:lang w:eastAsia="da-DK"/>
        </w:rPr>
        <w:t>ther intake (categorical)</w:t>
      </w:r>
    </w:p>
    <w:p w14:paraId="4AC9400F" w14:textId="250B875B" w:rsidR="001E0330" w:rsidRDefault="001E0330" w:rsidP="005F19F6">
      <w:pPr>
        <w:rPr>
          <w:lang w:eastAsia="da-DK"/>
        </w:rPr>
      </w:pPr>
    </w:p>
    <w:p w14:paraId="3164B175" w14:textId="3BB72F24" w:rsidR="006140AA" w:rsidRDefault="006140AA" w:rsidP="005F19F6">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Description: A subset of volunteering subjects who will undergo muscle biopsy can deliver baseline and followup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eafsnit"/>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signalling</w:t>
      </w:r>
      <w:r w:rsidR="00B318E6">
        <w:rPr>
          <w:lang w:eastAsia="da-DK"/>
        </w:rPr>
        <w:t>.</w:t>
      </w:r>
    </w:p>
    <w:p w14:paraId="41F11470" w14:textId="3971CD40" w:rsidR="00063A3D" w:rsidRDefault="00063A3D" w:rsidP="005F19F6">
      <w:pPr>
        <w:pStyle w:val="Listeafsnit"/>
        <w:numPr>
          <w:ilvl w:val="0"/>
          <w:numId w:val="17"/>
        </w:numPr>
        <w:rPr>
          <w:lang w:eastAsia="da-DK"/>
        </w:rPr>
      </w:pPr>
      <w:r w:rsidRPr="00B318E6">
        <w:rPr>
          <w:lang w:eastAsia="da-DK"/>
        </w:rPr>
        <w:t>NF-κB p65 DNA binding activity (ELISA), phosphorylated and total JNK, phosphorylated AMPK (p-AMPK) total AMPK (Western blotting).</w:t>
      </w:r>
    </w:p>
    <w:p w14:paraId="5DDBEAE9" w14:textId="726523C2" w:rsidR="00F932B0" w:rsidRDefault="00F932B0" w:rsidP="005F19F6">
      <w:pPr>
        <w:pStyle w:val="Listeafsnit"/>
        <w:numPr>
          <w:ilvl w:val="0"/>
          <w:numId w:val="17"/>
        </w:numPr>
        <w:rPr>
          <w:lang w:eastAsia="da-DK"/>
        </w:rPr>
      </w:pPr>
      <w:r w:rsidRPr="00F932B0">
        <w:rPr>
          <w:lang w:eastAsia="da-DK"/>
        </w:rPr>
        <w:t>NF-κB p65 DNA binding activity (ELISA) &amp; NF-κB binding activity (Western blotting).</w:t>
      </w:r>
    </w:p>
    <w:p w14:paraId="2D19B693" w14:textId="19AF0283" w:rsidR="00F932B0" w:rsidRDefault="00F932B0" w:rsidP="005F19F6">
      <w:pPr>
        <w:pStyle w:val="Listeafsnit"/>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eafsnit"/>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Overskrift4"/>
        <w:rPr>
          <w:rFonts w:eastAsia="Calibri"/>
          <w:lang w:eastAsia="da-DK"/>
        </w:rPr>
      </w:pPr>
      <w:r w:rsidRPr="009616A0">
        <w:rPr>
          <w:rFonts w:eastAsia="Calibri"/>
          <w:lang w:eastAsia="da-DK"/>
        </w:rPr>
        <w:lastRenderedPageBreak/>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Vagus™,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eafsnit"/>
        <w:numPr>
          <w:ilvl w:val="0"/>
          <w:numId w:val="17"/>
        </w:numPr>
        <w:rPr>
          <w:lang w:eastAsia="da-DK"/>
        </w:rPr>
      </w:pPr>
      <w:r>
        <w:rPr>
          <w:lang w:eastAsia="da-DK"/>
        </w:rPr>
        <w:t>Resting heart rate</w:t>
      </w:r>
    </w:p>
    <w:p w14:paraId="7BAC901E" w14:textId="79A36111" w:rsidR="00451B01" w:rsidRDefault="00451B01" w:rsidP="005F19F6">
      <w:pPr>
        <w:pStyle w:val="Listeafsnit"/>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eafsnit"/>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eafsnit"/>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eafsnit"/>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Overskrift2"/>
      </w:pPr>
      <w:bookmarkStart w:id="17" w:name="_Toc170129436"/>
      <w:r w:rsidRPr="009616A0">
        <w:lastRenderedPageBreak/>
        <w:t>STUDY POPULATION, ANALYSIS SET AND STATISTICAL PRINCIPLES</w:t>
      </w:r>
      <w:bookmarkEnd w:id="17"/>
    </w:p>
    <w:p w14:paraId="7CF1457C" w14:textId="73373D57"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4549D0">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3&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570B2932"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r w:rsidR="00821C27">
        <w:t>m</w:t>
      </w:r>
      <w:r>
        <w:t>ITT)</w:t>
      </w:r>
      <w:r w:rsidR="00BF4EE5">
        <w:t xml:space="preserve"> population</w:t>
      </w:r>
      <w:r w:rsidR="004D7C79">
        <w:t>,</w:t>
      </w:r>
      <w:r w:rsidR="00BF4EE5">
        <w:t xml:space="preserve"> </w:t>
      </w:r>
      <w:r w:rsidR="004D7C79">
        <w:t xml:space="preserve">excluding the participants who were randomized but were found ineligible as per the ineligibility criteria within the first week of randomization, while retaining the </w:t>
      </w:r>
      <w:r w:rsidR="00BF4EE5">
        <w:t xml:space="preserve">data from </w:t>
      </w:r>
      <w:r w:rsidR="004D7C79">
        <w:t xml:space="preserve">all other </w:t>
      </w:r>
      <w:r w:rsidR="00BF4EE5">
        <w:t>study participants as randomized regardless of compliance and study completion</w:t>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Overskrift3"/>
      </w:pPr>
      <w:bookmarkStart w:id="18" w:name="_Toc170129437"/>
      <w:r>
        <w:t>Statistical Methods</w:t>
      </w:r>
      <w:bookmarkEnd w:id="18"/>
    </w:p>
    <w:p w14:paraId="6C2E445E" w14:textId="39A039F3"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r w:rsidR="00170855">
        <w:t xml:space="preserve">sex,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4549D0">
        <w:t xml:space="preserve">; as a sensitivity </w:t>
      </w:r>
      <w:r w:rsidR="00F3219D">
        <w:t>analysis</w:t>
      </w:r>
      <w:r w:rsidR="004549D0">
        <w:t>, the interaction between sex*time will also be considered, but not included in the main model, as there seem to be no interaction for this in exercisers without SLE</w:t>
      </w:r>
      <w:r w:rsidR="002D7F16">
        <w:t xml:space="preserve"> at 12 weeks</w:t>
      </w:r>
      <w:r w:rsidR="002D7F16">
        <w:fldChar w:fldCharType="begin" w:fldLock="1"/>
      </w:r>
      <w:r w:rsidR="002D7F16">
        <w:instrText>ADDIN CSL_CITATION {"citationItems":[{"id":"ITEM-1","itemData":{"DOI":"10.1152/JAPPLPHYSIOL.00092.2015","ISSN":"15221601","PMID":"25930024","abstract":"Cross-sectional studies in athletes suggest that endurance training augments cardiovascular structure and function with apparently different phenotypes in athletic males and females. It is unclear whether the longitudinal response to endurance training leads to similar cardiovascular adaptations between sexes. We sought to determine whether males and females demonstrate similar cardiovascular adaptations to 1 yr of endurance training, matched for training volume and intensity. Twelve previously sedentary males (26 ± 7, n = 7) and females (31 ± 6, n = 5) completed 1 yr of progressive endurance training. All participants underwent a battery of tests every 3 mo to determine maximal oxygen uptake (Vo2max) and left ventricle (LV) function and morphology (cardiac magnetic resonance imaging). Pulmonary artery catheterization was performed before and after 1 yr of training, and pressurevolume and Starling curves were constructed during decreases (lower-body negative pressure) and increases (saline infusion) in cardiac volume. Males progressively increased Vo2max, LV mass, and mean wall thickness, before reaching a plateau from month 9 to 12 of training. In contrast, despite exactly the same training, the response in females was markedly blunted, with Vo2max, LV mass, and mean wall thickness plateauing after only 3 mo of training. The response of LV end-diastolic volume was not influenced by sex (males +20% and females +18%). After training Starling curves were shifted upward and left, but the effect was greatest in males (interaction P = 0.06). We demonstrate for the first time clear sex differences in response to 1 yr of matched endurance training, such that the development of ventricular hypertrophy and increase in Vo2max in females is markedly blunted compared with males.","author":[{"dropping-particle":"","family":"Howden","given":"Erin J.","non-dropping-particle":"","parse-names":false,"suffix":""},{"dropping-particle":"","family":"Perhonen","given":"Merja","non-dropping-particle":"","parse-names":false,"suffix":""},{"dropping-particle":"","family":"Peshock","given":"Ronald M.","non-dropping-particle":"","parse-names":false,"suffix":""},{"dropping-particle":"","family":"Zhang","given":"Rong","non-dropping-particle":"","parse-names":false,"suffix":""},{"dropping-particle":"","family":"Arbab-Zadeh","given":"Armin","non-dropping-particle":"","parse-names":false,"suffix":""},{"dropping-particle":"","family":"Adams-Huet","given":"Beverley","non-dropping-particle":"","parse-names":false,"suffix":""},{"dropping-particle":"","family":"Levine","given":"Benjamin D.","non-dropping-particle":"","parse-names":false,"suffix":""}],"container-title":"Journal of Applied Physiology","id":"ITEM-1","issue":"1","issued":{"date-parts":[["2015","7","7"]]},"page":"37","publisher":"American Physiological Society","title":"Females have a blunted cardiovascular response to one year of intensive supervised endurance training","type":"article-journal","volume":"119"},"uris":["http://www.mendeley.com/documents/?uuid=eec595d4-c410-326c-b60a-fabc71adc97f"]}],"mendeley":{"formattedCitation":"&lt;sup&gt;44&lt;/sup&gt;","plainTextFormattedCitation":"44"},"properties":{"noteIndex":0},"schema":"https://github.com/citation-style-language/schema/raw/master/csl-citation.json"}</w:instrText>
      </w:r>
      <w:r w:rsidR="002D7F16">
        <w:fldChar w:fldCharType="separate"/>
      </w:r>
      <w:r w:rsidR="002D7F16" w:rsidRPr="002D7F16">
        <w:rPr>
          <w:noProof/>
          <w:vertAlign w:val="superscript"/>
        </w:rPr>
        <w:t>44</w:t>
      </w:r>
      <w:r w:rsidR="002D7F16">
        <w:fldChar w:fldCharType="end"/>
      </w:r>
      <w:r w:rsidR="004549D0">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4DC392F6" w14:textId="5F3C957D" w:rsidR="00E537F2" w:rsidRPr="00CC3425" w:rsidRDefault="007F2142" w:rsidP="004A04D7">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measurements, a linear mixed effect model will be used on summary scores (such as DI or Matsuda Index)</w:t>
      </w:r>
      <w:r w:rsidR="009E6538">
        <w:t>.</w:t>
      </w:r>
    </w:p>
    <w:p w14:paraId="66869113" w14:textId="77777777" w:rsidR="005F4669" w:rsidRDefault="005F4669" w:rsidP="005F19F6"/>
    <w:p w14:paraId="348E3344" w14:textId="05F96D3D" w:rsidR="006659F2" w:rsidRDefault="00B072D1" w:rsidP="005F19F6">
      <w:pPr>
        <w:pStyle w:val="Overskrift3"/>
      </w:pPr>
      <w:bookmarkStart w:id="19" w:name="_Toc170129438"/>
      <w:r>
        <w:t>Multiple testing and s</w:t>
      </w:r>
      <w:r w:rsidR="006659F2">
        <w:t>ignificance</w:t>
      </w:r>
      <w:bookmarkEnd w:id="19"/>
    </w:p>
    <w:p w14:paraId="5D921F7A" w14:textId="71979503"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i.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r w:rsidR="006659F2">
        <w:t>.</w:t>
      </w:r>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for multiple testing using the method of Benjamini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discovery rate</w:t>
      </w:r>
      <w:r w:rsidR="00EC5D9A">
        <w:t xml:space="preserve"> (FDR).</w:t>
      </w:r>
      <w:r>
        <w:t xml:space="preserve"> </w:t>
      </w:r>
      <w:r w:rsidR="00610AC7">
        <w:t xml:space="preserve"> </w:t>
      </w:r>
      <w:r>
        <w:t>Adjustment will be carried out for secondary and exploratory end points separately and 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Overskrift3"/>
      </w:pPr>
      <w:bookmarkStart w:id="20" w:name="_Toc170129439"/>
      <w:r>
        <w:t>Tools for statistical analysis</w:t>
      </w:r>
      <w:bookmarkEnd w:id="20"/>
    </w:p>
    <w:p w14:paraId="59934CC8" w14:textId="192007DB" w:rsidR="006659F2" w:rsidRPr="006659F2" w:rsidRDefault="006659F2" w:rsidP="005F19F6">
      <w:r>
        <w:t xml:space="preserve">Analysis will be done in an updated version of </w:t>
      </w:r>
      <w:r w:rsidR="00B072D1">
        <w:t>R</w:t>
      </w:r>
      <w:r w:rsidR="0068456B">
        <w:t>studio with an updated version of R</w:t>
      </w:r>
      <w:r>
        <w:fldChar w:fldCharType="begin" w:fldLock="1"/>
      </w:r>
      <w:r w:rsidR="002D7F16">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5&lt;/sup&gt;","plainTextFormattedCitation":"45","previouslyFormattedCitation":"&lt;sup&gt;44&lt;/sup&gt;"},"properties":{"noteIndex":0},"schema":"https://github.com/citation-style-language/schema/raw/master/csl-citation.json"}</w:instrText>
      </w:r>
      <w:r>
        <w:fldChar w:fldCharType="separate"/>
      </w:r>
      <w:r w:rsidR="002D7F16" w:rsidRPr="002D7F16">
        <w:rPr>
          <w:noProof/>
          <w:vertAlign w:val="superscript"/>
        </w:rPr>
        <w:t>45</w:t>
      </w:r>
      <w:r>
        <w:fldChar w:fldCharType="end"/>
      </w:r>
      <w:r>
        <w:t>. The LMMstar package</w:t>
      </w:r>
      <w:r>
        <w:fldChar w:fldCharType="begin" w:fldLock="1"/>
      </w:r>
      <w:r w:rsidR="002D7F16">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6&lt;/sup&gt;","plainTextFormattedCitation":"46","previouslyFormattedCitation":"&lt;sup&gt;45&lt;/sup&gt;"},"properties":{"noteIndex":0},"schema":"https://github.com/citation-style-language/schema/raw/master/csl-citation.json"}</w:instrText>
      </w:r>
      <w:r>
        <w:fldChar w:fldCharType="separate"/>
      </w:r>
      <w:r w:rsidR="002D7F16" w:rsidRPr="002D7F16">
        <w:rPr>
          <w:noProof/>
          <w:vertAlign w:val="superscript"/>
        </w:rPr>
        <w:t>46</w:t>
      </w:r>
      <w:r>
        <w:fldChar w:fldCharType="end"/>
      </w:r>
      <w:r>
        <w:t xml:space="preserve"> will be used for </w:t>
      </w:r>
      <w:r w:rsidR="00B072D1">
        <w:t>linear mixed model analyses</w:t>
      </w:r>
      <w:r w:rsidR="00D010FC">
        <w:t xml:space="preserve">. </w:t>
      </w:r>
      <w:r>
        <w:t>The code will be available on Github (</w:t>
      </w:r>
      <w:hyperlink r:id="rId12" w:history="1">
        <w:r w:rsidRPr="00BB40F9">
          <w:rPr>
            <w:rStyle w:val="Hyperlink"/>
          </w:rPr>
          <w:t>https://github.com/Malte-Lund/Lupex-Statistics</w:t>
        </w:r>
      </w:hyperlink>
      <w:r>
        <w:t xml:space="preserve"> ).</w:t>
      </w:r>
    </w:p>
    <w:p w14:paraId="3D3A6D3A" w14:textId="272D784D" w:rsidR="000B5C56" w:rsidRPr="009616A0" w:rsidRDefault="000B5C56" w:rsidP="005F19F6">
      <w:pPr>
        <w:pStyle w:val="Overskrift2"/>
      </w:pPr>
      <w:bookmarkStart w:id="21" w:name="_Toc170129440"/>
      <w:r w:rsidRPr="009616A0">
        <w:t>DEVIATIONS FROM THE ORIGINAL PROTOCOL</w:t>
      </w:r>
      <w:bookmarkEnd w:id="21"/>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utlined that activity measuring by AX3 will be done at baseline and at followup.</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CAM and vWF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Added measurements on the a</w:t>
            </w:r>
            <w:r>
              <w:t>utonomiv nervous system by Vagus™</w:t>
            </w:r>
            <w:r w:rsidR="008C2AF1" w:rsidRPr="00805E58">
              <w:t xml:space="preserve"> </w:t>
            </w:r>
            <w:r>
              <w:t xml:space="preserve"> to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lastRenderedPageBreak/>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attmax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37CBD270" w:rsidR="008C2AF1" w:rsidRPr="008B3106" w:rsidRDefault="006C76DC" w:rsidP="005F19F6">
            <w:r>
              <w:t>Added HSP-90 as an IL-6 induced gene expression outcome, based on a paper by A. Stephanou</w:t>
            </w:r>
            <w:r w:rsidR="008C2AF1">
              <w:t xml:space="preserve"> </w:t>
            </w:r>
            <w:r w:rsidR="008C2AF1">
              <w:fldChar w:fldCharType="begin" w:fldLock="1"/>
            </w:r>
            <w:r w:rsidR="002D7F16">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7&lt;/sup&gt;","plainTextFormattedCitation":"47","previouslyFormattedCitation":"&lt;sup&gt;46&lt;/sup&gt;"},"properties":{"noteIndex":0},"schema":"https://github.com/citation-style-language/schema/raw/master/csl-citation.json"}</w:instrText>
            </w:r>
            <w:r w:rsidR="008C2AF1">
              <w:fldChar w:fldCharType="separate"/>
            </w:r>
            <w:r w:rsidR="002D7F16" w:rsidRPr="002D7F16">
              <w:rPr>
                <w:noProof/>
                <w:vertAlign w:val="superscript"/>
              </w:rPr>
              <w:t>47</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r w:rsidR="00285AFC">
              <w:t>LD</w:t>
            </w:r>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Overskrift2"/>
      </w:pPr>
      <w:bookmarkStart w:id="22" w:name="_Toc170129441"/>
      <w:r w:rsidRPr="009616A0">
        <w:lastRenderedPageBreak/>
        <w:t>IMPLEMENTATION OF THE S</w:t>
      </w:r>
      <w:r w:rsidR="001A2DF1">
        <w:t xml:space="preserve">TASTITICAL </w:t>
      </w:r>
      <w:r w:rsidR="00882730">
        <w:t>ANALYSIS PLAN</w:t>
      </w:r>
      <w:bookmarkEnd w:id="22"/>
    </w:p>
    <w:p w14:paraId="4AE5EDA4" w14:textId="1A02D465" w:rsidR="006D191C" w:rsidRDefault="008260DF" w:rsidP="005F19F6">
      <w:r>
        <w:t>Following approval of the statistical analysis plan by the writing committee it will be published at the Github account(</w:t>
      </w:r>
      <w:hyperlink r:id="rId13"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4" w:history="1">
        <w:r w:rsidR="006C1AD0" w:rsidRPr="00784C44">
          <w:rPr>
            <w:rStyle w:val="Hyperlink"/>
          </w:rPr>
          <w:t>www.aktivsundhed.dk</w:t>
        </w:r>
      </w:hyperlink>
      <w:r>
        <w:t xml:space="preserve"> )</w:t>
      </w:r>
      <w:r w:rsidR="00E53430">
        <w:t xml:space="preserve"> prior to commencing statistical analysis.</w:t>
      </w:r>
    </w:p>
    <w:p w14:paraId="51EF9C02" w14:textId="4F60AD51" w:rsidR="000B5C56" w:rsidRPr="005F19F6" w:rsidRDefault="000B5C56" w:rsidP="005F19F6">
      <w:pPr>
        <w:pStyle w:val="Overskrift2"/>
        <w:numPr>
          <w:ilvl w:val="1"/>
          <w:numId w:val="20"/>
        </w:numPr>
        <w:rPr>
          <w:rFonts w:eastAsia="Times"/>
        </w:rPr>
      </w:pPr>
      <w:bookmarkStart w:id="23" w:name="_Toc170129442"/>
      <w:r w:rsidRPr="005F19F6">
        <w:rPr>
          <w:rFonts w:eastAsia="Times"/>
        </w:rPr>
        <w:t xml:space="preserve">EXPECTED </w:t>
      </w:r>
      <w:r w:rsidRPr="00223C38">
        <w:t>WRITING</w:t>
      </w:r>
      <w:r w:rsidRPr="005F19F6">
        <w:rPr>
          <w:rFonts w:eastAsia="Times"/>
        </w:rPr>
        <w:t xml:space="preserve"> COMMITTEE</w:t>
      </w:r>
      <w:bookmarkEnd w:id="23"/>
      <w:r w:rsidRPr="005F19F6">
        <w:rPr>
          <w:rFonts w:eastAsia="Times"/>
        </w:rPr>
        <w:t xml:space="preserve"> </w:t>
      </w:r>
    </w:p>
    <w:p w14:paraId="7040DF60" w14:textId="52AE975A" w:rsidR="000B5C56" w:rsidRPr="00A710B6" w:rsidRDefault="00A710B6" w:rsidP="005F19F6">
      <w:pPr>
        <w:rPr>
          <w:vertAlign w:val="superscript"/>
        </w:rPr>
      </w:pPr>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Overskrift2"/>
      </w:pPr>
      <w:bookmarkStart w:id="24" w:name="_Toc170129443"/>
      <w:r w:rsidRPr="009616A0">
        <w:lastRenderedPageBreak/>
        <w:t xml:space="preserve">EXPECTED OUTLINE OF </w:t>
      </w:r>
      <w:r w:rsidR="00966147">
        <w:t>REPORTS</w:t>
      </w:r>
      <w:bookmarkEnd w:id="24"/>
      <w:r w:rsidRPr="009616A0">
        <w:t xml:space="preserve"> </w:t>
      </w:r>
    </w:p>
    <w:p w14:paraId="7BA77FC4" w14:textId="1B934BE3" w:rsidR="000B5C56" w:rsidRDefault="000B5C56" w:rsidP="005F19F6">
      <w:pPr>
        <w:pStyle w:val="Kommentartekst"/>
      </w:pPr>
      <w:r w:rsidRPr="009616A0">
        <w:t>The study report will be aimed at a</w:t>
      </w:r>
      <w:r w:rsidR="009F68DF">
        <w:t xml:space="preserve"> </w:t>
      </w:r>
      <w:r w:rsidR="001D230B">
        <w:t>publication</w:t>
      </w:r>
      <w:r w:rsidR="009F68DF">
        <w:t xml:space="preserve"> in</w:t>
      </w:r>
      <w:r w:rsidRPr="009616A0">
        <w:t xml:space="preserve"> clinical journal</w:t>
      </w:r>
      <w:r w:rsidR="009F68DF">
        <w:t>s</w:t>
      </w:r>
      <w:r w:rsidRPr="009616A0">
        <w:t xml:space="preserve">, thus </w:t>
      </w:r>
      <w:r w:rsidR="009F68DF">
        <w:t>each</w:t>
      </w:r>
      <w:r w:rsidRPr="009616A0">
        <w:t xml:space="preserve"> report will contain 3500-4000 words and 4 to 6 main figures and tables depending on the journal.</w:t>
      </w:r>
    </w:p>
    <w:p w14:paraId="7CD2FD4E" w14:textId="1382750B" w:rsidR="00C60392" w:rsidRDefault="00C60392" w:rsidP="005F19F6">
      <w:pPr>
        <w:pStyle w:val="Kommentartekst"/>
      </w:pPr>
      <w:r>
        <w:t>The 2010 CONSORT guidelines</w:t>
      </w:r>
      <w:r>
        <w:fldChar w:fldCharType="begin" w:fldLock="1"/>
      </w:r>
      <w:r w:rsidR="002D7F16">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8&lt;/sup&gt;","plainTextFormattedCitation":"48","previouslyFormattedCitation":"&lt;sup&gt;47&lt;/sup&gt;"},"properties":{"noteIndex":0},"schema":"https://github.com/citation-style-language/schema/raw/master/csl-citation.json"}</w:instrText>
      </w:r>
      <w:r>
        <w:fldChar w:fldCharType="separate"/>
      </w:r>
      <w:r w:rsidR="002D7F16" w:rsidRPr="002D7F16">
        <w:rPr>
          <w:noProof/>
          <w:vertAlign w:val="superscript"/>
        </w:rPr>
        <w:t>48</w:t>
      </w:r>
      <w:r>
        <w:fldChar w:fldCharType="end"/>
      </w:r>
      <w:r>
        <w:t xml:space="preserve"> will be followed when reporting the data.</w:t>
      </w:r>
    </w:p>
    <w:p w14:paraId="26F29967" w14:textId="77777777" w:rsidR="0069611E" w:rsidRDefault="0069611E" w:rsidP="005F19F6">
      <w:pPr>
        <w:pStyle w:val="Kommentartekst"/>
      </w:pPr>
    </w:p>
    <w:p w14:paraId="144BD6C9" w14:textId="77777777" w:rsidR="0069611E" w:rsidRDefault="009F68DF" w:rsidP="005F19F6">
      <w:pPr>
        <w:pStyle w:val="Kommentartekst"/>
      </w:pPr>
      <w:r>
        <w:t>The primary end</w:t>
      </w:r>
      <w:r w:rsidR="00D03D7A">
        <w:t>p</w:t>
      </w:r>
      <w:r>
        <w:t>oints</w:t>
      </w:r>
      <w:r w:rsidR="0069611E">
        <w:t xml:space="preserve"> (fatigue and aerobic capacity)</w:t>
      </w:r>
      <w:r>
        <w:t xml:space="preserve"> and the secondary endpoints, along with relevant related exploratory endpoints</w:t>
      </w:r>
      <w:r w:rsidR="0069611E">
        <w:t xml:space="preserve"> such as diet, physical activity measured by accelerometers, body composition and adverse events</w:t>
      </w:r>
      <w:r>
        <w:t xml:space="preserve"> will be published in one paper. </w:t>
      </w:r>
    </w:p>
    <w:p w14:paraId="06D3DCBE" w14:textId="4C1812E4" w:rsidR="009F68DF" w:rsidRPr="009616A0" w:rsidRDefault="0069611E" w:rsidP="005F19F6">
      <w:pPr>
        <w:pStyle w:val="Kommentartekst"/>
      </w:pPr>
      <w:r>
        <w:t>The</w:t>
      </w:r>
      <w:r w:rsidR="009F68DF">
        <w:t xml:space="preserve"> </w:t>
      </w:r>
      <w:r w:rsidR="00066EC0">
        <w:t xml:space="preserve">cardiometabolic outcomes, such as </w:t>
      </w:r>
      <w:r w:rsidR="00F36477">
        <w:t>results from the 82-Rb-Pet-CTs</w:t>
      </w:r>
      <w:r w:rsidR="00276F59">
        <w:t>, the pulmonary function tests</w:t>
      </w:r>
      <w:r w:rsidR="00F36477">
        <w:t xml:space="preserve"> and the echocardiographic outcomes as a second paper. </w:t>
      </w:r>
      <w:r w:rsidR="00276F59">
        <w:t xml:space="preserve">The direct intra-bout related changes from </w:t>
      </w:r>
      <w:r w:rsidR="00F36477">
        <w:t xml:space="preserve">exercise, such as the </w:t>
      </w:r>
      <w:r w:rsidR="00276F59">
        <w:t>cytokine</w:t>
      </w:r>
      <w:r w:rsidR="00F36477">
        <w:t xml:space="preserve"> measurements</w:t>
      </w:r>
      <w:r w:rsidR="00B21509">
        <w:t xml:space="preserve"> will make up a third paper</w:t>
      </w:r>
      <w:r w:rsidR="0094256F">
        <w:t>.</w:t>
      </w:r>
    </w:p>
    <w:p w14:paraId="63DD8507" w14:textId="77777777" w:rsidR="000B5C56" w:rsidRPr="009616A0" w:rsidRDefault="000B5C56" w:rsidP="005F19F6">
      <w:pPr>
        <w:pStyle w:val="Kommentartekst"/>
      </w:pPr>
    </w:p>
    <w:p w14:paraId="7F9EA42F" w14:textId="1F85C780" w:rsidR="00D43A12" w:rsidRDefault="000B5C56" w:rsidP="005F19F6">
      <w:pPr>
        <w:pStyle w:val="Overskrift2"/>
      </w:pPr>
      <w:bookmarkStart w:id="25" w:name="_Toc170129444"/>
      <w:r w:rsidRPr="009616A0">
        <w:t xml:space="preserve">OVERVIEW OF CONTENT </w:t>
      </w:r>
      <w:r w:rsidR="00966147">
        <w:t>IN REPORTS</w:t>
      </w:r>
      <w:bookmarkEnd w:id="25"/>
    </w:p>
    <w:p w14:paraId="7A2D9E6C" w14:textId="37874CA3" w:rsidR="00173FEF" w:rsidRPr="0094256F" w:rsidRDefault="00173FEF" w:rsidP="005F19F6">
      <w:r>
        <w:t xml:space="preserve">Paper 1: 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Paper 2: 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r w:rsidRPr="00E14AAD">
        <w:t>Vagus™</w:t>
      </w:r>
      <w:r>
        <w:t xml:space="preserve"> measurements.</w:t>
      </w:r>
    </w:p>
    <w:p w14:paraId="5AF5A32B" w14:textId="77777777" w:rsidR="00A70AC0" w:rsidRPr="009616A0" w:rsidRDefault="00A70AC0" w:rsidP="005F19F6"/>
    <w:p w14:paraId="0315D283" w14:textId="0A5172F5" w:rsidR="000B5C56" w:rsidRDefault="0094256F" w:rsidP="005F19F6">
      <w:pPr>
        <w:pStyle w:val="Overskrift2"/>
      </w:pPr>
      <w:bookmarkStart w:id="26" w:name="_Toc170129445"/>
      <w:r>
        <w:t>Paper 1</w:t>
      </w:r>
      <w:r w:rsidR="00BD3B8C">
        <w:t xml:space="preserve"> – Primary </w:t>
      </w:r>
      <w:r w:rsidR="00C871E5">
        <w:t xml:space="preserve">&amp; Key Secondary </w:t>
      </w:r>
      <w:r w:rsidR="00BD3B8C">
        <w:t>outcomes</w:t>
      </w:r>
      <w:bookmarkEnd w:id="26"/>
    </w:p>
    <w:p w14:paraId="16C32E6C" w14:textId="0A4DEA80" w:rsidR="00BD3B8C" w:rsidRDefault="0094256F" w:rsidP="005F19F6">
      <w:r>
        <w:t xml:space="preserve">Working title: </w:t>
      </w:r>
      <w:r w:rsidR="00236E22">
        <w:t>A</w:t>
      </w:r>
      <w:r w:rsidR="00915B1A">
        <w:t xml:space="preserve">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w:t>
      </w:r>
      <w:r w:rsidR="00236E22">
        <w:t xml:space="preserve"> and the modulation</w:t>
      </w:r>
      <w:r w:rsidR="00915B1A">
        <w:t xml:space="preserve"> by type 1 Interferon gene signature. – A</w:t>
      </w:r>
      <w:r w:rsidR="00A01E3E">
        <w:t>n outcome assessor blinded</w:t>
      </w:r>
      <w:r w:rsidR="00915B1A">
        <w:t xml:space="preserve"> randomized controlled single-blinded clinical trial</w:t>
      </w:r>
      <w:r w:rsidR="006E05FA">
        <w:t>.</w:t>
      </w:r>
    </w:p>
    <w:p w14:paraId="2D2B3638" w14:textId="7768653B" w:rsidR="00600975" w:rsidRDefault="004A04D7" w:rsidP="005F19F6">
      <w:r>
        <w:t>Outcomes</w:t>
      </w:r>
      <w:r w:rsidR="00600975">
        <w:t xml:space="preserve"> reported in this paper:</w:t>
      </w:r>
    </w:p>
    <w:p w14:paraId="753462B5" w14:textId="178FD611" w:rsidR="00600975" w:rsidRPr="0094256F" w:rsidRDefault="00600975" w:rsidP="005F19F6">
      <w:r>
        <w:t>Aerobic Capacity, Fatigue, IFN-signature, SF-36, Diet, physical activity AX3, Body composition, Adverse events</w:t>
      </w:r>
      <w:r w:rsidR="00DD7F18">
        <w:t>.</w:t>
      </w:r>
    </w:p>
    <w:p w14:paraId="7739AFEC" w14:textId="1F2E4230" w:rsidR="000B5C56" w:rsidRPr="009616A0" w:rsidRDefault="003B22DC" w:rsidP="005F19F6">
      <w:pPr>
        <w:pStyle w:val="Overskrift3"/>
      </w:pPr>
      <w:bookmarkStart w:id="27" w:name="_Toc170129446"/>
      <w:r>
        <w:t>Tables</w:t>
      </w:r>
      <w:r w:rsidR="007631BC">
        <w:t xml:space="preserve"> in paper</w:t>
      </w:r>
      <w:bookmarkEnd w:id="27"/>
    </w:p>
    <w:p w14:paraId="7B1EE3C0" w14:textId="6433CDAA" w:rsidR="000B5C56" w:rsidRPr="004A2505" w:rsidRDefault="000B5C56" w:rsidP="005F19F6">
      <w:pPr>
        <w:pStyle w:val="Kommentartekst"/>
        <w:numPr>
          <w:ilvl w:val="0"/>
          <w:numId w:val="7"/>
        </w:numPr>
        <w:rPr>
          <w:rFonts w:asciiTheme="minorHAnsi" w:hAnsiTheme="minorHAnsi" w:cstheme="minorHAnsi"/>
        </w:rPr>
      </w:pPr>
      <w:r w:rsidRPr="004A2505">
        <w:rPr>
          <w:rFonts w:asciiTheme="minorHAnsi" w:hAnsiTheme="minorHAnsi" w:cstheme="minorHAnsi"/>
        </w:rPr>
        <w:t>Baseline characteristics</w:t>
      </w:r>
      <w:r w:rsidR="00604BCD" w:rsidRPr="004A2505">
        <w:rPr>
          <w:rFonts w:asciiTheme="minorHAnsi" w:hAnsiTheme="minorHAnsi" w:cstheme="minorHAnsi"/>
        </w:rPr>
        <w:t xml:space="preserve"> separated by randomization group</w:t>
      </w:r>
      <w:r w:rsidR="008C702D" w:rsidRPr="004A2505">
        <w:rPr>
          <w:rFonts w:asciiTheme="minorHAnsi" w:hAnsiTheme="minorHAnsi" w:cstheme="minorHAnsi"/>
        </w:rPr>
        <w:t xml:space="preserve">. </w:t>
      </w:r>
      <w:r w:rsidR="000F51CF" w:rsidRPr="004A2505">
        <w:rPr>
          <w:rFonts w:asciiTheme="minorHAnsi" w:hAnsiTheme="minorHAnsi" w:cstheme="minorHAnsi"/>
        </w:rPr>
        <w:t>Aerobic capacity</w:t>
      </w:r>
      <w:r w:rsidR="00A70AC0" w:rsidRPr="004A2505">
        <w:rPr>
          <w:rFonts w:asciiTheme="minorHAnsi" w:hAnsiTheme="minorHAnsi" w:cstheme="minorHAnsi"/>
        </w:rPr>
        <w:t xml:space="preserve">, </w:t>
      </w:r>
      <w:r w:rsidR="0056654C" w:rsidRPr="004A2505">
        <w:rPr>
          <w:rFonts w:asciiTheme="minorHAnsi" w:hAnsiTheme="minorHAnsi" w:cstheme="minorHAnsi"/>
        </w:rPr>
        <w:t>weight</w:t>
      </w:r>
      <w:r w:rsidR="00A70AC0" w:rsidRPr="004A2505">
        <w:rPr>
          <w:rFonts w:asciiTheme="minorHAnsi" w:hAnsiTheme="minorHAnsi" w:cstheme="minorHAnsi"/>
        </w:rPr>
        <w:t xml:space="preserve"> &amp; waist circumference</w:t>
      </w:r>
      <w:r w:rsidR="0056654C" w:rsidRPr="004A2505">
        <w:rPr>
          <w:rFonts w:asciiTheme="minorHAnsi" w:hAnsiTheme="minorHAnsi" w:cstheme="minorHAnsi"/>
        </w:rPr>
        <w:t xml:space="preserve"> </w:t>
      </w:r>
      <w:r w:rsidR="008C702D" w:rsidRPr="004A2505">
        <w:rPr>
          <w:rFonts w:asciiTheme="minorHAnsi" w:hAnsiTheme="minorHAnsi" w:cstheme="minorHAnsi"/>
        </w:rPr>
        <w:t xml:space="preserve">separated by </w:t>
      </w:r>
      <w:r w:rsidR="000F51CF" w:rsidRPr="004A2505">
        <w:rPr>
          <w:rFonts w:asciiTheme="minorHAnsi" w:hAnsiTheme="minorHAnsi" w:cstheme="minorHAnsi"/>
        </w:rPr>
        <w:t>screening/baseline.</w:t>
      </w:r>
    </w:p>
    <w:p w14:paraId="57F2E9EA" w14:textId="5587530C" w:rsidR="00144196" w:rsidRPr="004A2505" w:rsidRDefault="00B27566" w:rsidP="005F19F6">
      <w:pPr>
        <w:pStyle w:val="Kommentartekst"/>
        <w:numPr>
          <w:ilvl w:val="0"/>
          <w:numId w:val="7"/>
        </w:numPr>
        <w:rPr>
          <w:rFonts w:asciiTheme="minorHAnsi" w:hAnsiTheme="minorHAnsi" w:cstheme="minorHAnsi"/>
        </w:rPr>
      </w:pPr>
      <w:r w:rsidRPr="004A2505">
        <w:rPr>
          <w:rFonts w:asciiTheme="minorHAnsi" w:hAnsiTheme="minorHAnsi" w:cstheme="minorHAnsi"/>
        </w:rPr>
        <w:t>Changes</w:t>
      </w:r>
      <w:r w:rsidR="009F00DB" w:rsidRPr="004A2505">
        <w:rPr>
          <w:rFonts w:asciiTheme="minorHAnsi" w:hAnsiTheme="minorHAnsi" w:cstheme="minorHAnsi"/>
        </w:rPr>
        <w:t xml:space="preserve"> from baseline</w:t>
      </w:r>
      <w:r w:rsidRPr="004A2505">
        <w:rPr>
          <w:rFonts w:asciiTheme="minorHAnsi" w:hAnsiTheme="minorHAnsi" w:cstheme="minorHAnsi"/>
        </w:rPr>
        <w:t xml:space="preserve"> </w:t>
      </w:r>
      <w:r w:rsidR="0092570D" w:rsidRPr="004A2505">
        <w:rPr>
          <w:rFonts w:asciiTheme="minorHAnsi" w:hAnsiTheme="minorHAnsi" w:cstheme="minorHAnsi"/>
        </w:rPr>
        <w:t>and estimated treatment differences for</w:t>
      </w:r>
      <w:r w:rsidRPr="004A2505">
        <w:rPr>
          <w:rFonts w:asciiTheme="minorHAnsi" w:hAnsiTheme="minorHAnsi" w:cstheme="minorHAnsi"/>
        </w:rPr>
        <w:t xml:space="preserve"> </w:t>
      </w:r>
      <w:r w:rsidR="0092570D" w:rsidRPr="004A2505">
        <w:rPr>
          <w:rFonts w:asciiTheme="minorHAnsi" w:hAnsiTheme="minorHAnsi" w:cstheme="minorHAnsi"/>
        </w:rPr>
        <w:t xml:space="preserve">the </w:t>
      </w:r>
      <w:r w:rsidR="00E67354" w:rsidRPr="004A2505">
        <w:rPr>
          <w:rFonts w:asciiTheme="minorHAnsi" w:hAnsiTheme="minorHAnsi" w:cstheme="minorHAnsi"/>
        </w:rPr>
        <w:t>P</w:t>
      </w:r>
      <w:r w:rsidR="00144196" w:rsidRPr="004A2505">
        <w:rPr>
          <w:rFonts w:asciiTheme="minorHAnsi" w:hAnsiTheme="minorHAnsi" w:cstheme="minorHAnsi"/>
        </w:rPr>
        <w:t>rimary and  secondary outcomes</w:t>
      </w:r>
      <w:r w:rsidRPr="004A2505">
        <w:rPr>
          <w:rFonts w:asciiTheme="minorHAnsi" w:hAnsiTheme="minorHAnsi" w:cstheme="minorHAnsi"/>
        </w:rPr>
        <w:t>, and related exploratory outcomes</w:t>
      </w:r>
      <w:r w:rsidR="009F00DB" w:rsidRPr="004A2505">
        <w:rPr>
          <w:rFonts w:asciiTheme="minorHAnsi" w:hAnsiTheme="minorHAnsi" w:cstheme="minorHAnsi"/>
        </w:rPr>
        <w:t xml:space="preserve"> as suggested by the CONSORT statement</w:t>
      </w:r>
      <w:r w:rsidR="006E6223" w:rsidRPr="004A2505">
        <w:rPr>
          <w:rFonts w:asciiTheme="minorHAnsi" w:hAnsiTheme="minorHAnsi" w:cstheme="minorHAnsi"/>
        </w:rPr>
        <w:t>.</w:t>
      </w:r>
    </w:p>
    <w:p w14:paraId="0F1BBB7E" w14:textId="5947820E" w:rsidR="006E6223" w:rsidRPr="004A2505" w:rsidRDefault="00161FBA" w:rsidP="005F19F6">
      <w:pPr>
        <w:pStyle w:val="Kommentartekst"/>
        <w:numPr>
          <w:ilvl w:val="0"/>
          <w:numId w:val="7"/>
        </w:numPr>
        <w:rPr>
          <w:rFonts w:asciiTheme="minorHAnsi" w:hAnsiTheme="minorHAnsi" w:cstheme="minorHAnsi"/>
        </w:rPr>
      </w:pPr>
      <w:r w:rsidRPr="004A2505">
        <w:rPr>
          <w:rFonts w:asciiTheme="minorHAnsi" w:hAnsiTheme="minorHAnsi" w:cstheme="minorHAnsi"/>
        </w:rPr>
        <w:t>As table 2 but</w:t>
      </w:r>
      <w:r w:rsidR="00A3457A" w:rsidRPr="004A2505">
        <w:rPr>
          <w:rFonts w:asciiTheme="minorHAnsi" w:hAnsiTheme="minorHAnsi" w:cstheme="minorHAnsi"/>
        </w:rPr>
        <w:t xml:space="preserve"> with</w:t>
      </w:r>
      <w:r w:rsidRPr="004A2505">
        <w:rPr>
          <w:rFonts w:asciiTheme="minorHAnsi" w:hAnsiTheme="minorHAnsi" w:cstheme="minorHAnsi"/>
        </w:rPr>
        <w:t xml:space="preserve"> randomization groups </w:t>
      </w:r>
      <w:r w:rsidR="0092570D" w:rsidRPr="004A2505">
        <w:rPr>
          <w:rFonts w:asciiTheme="minorHAnsi" w:hAnsiTheme="minorHAnsi" w:cstheme="minorHAnsi"/>
        </w:rPr>
        <w:t>further divided according to</w:t>
      </w:r>
      <w:r w:rsidRPr="004A2505">
        <w:rPr>
          <w:rFonts w:asciiTheme="minorHAnsi" w:hAnsiTheme="minorHAnsi" w:cstheme="minorHAnsi"/>
        </w:rPr>
        <w:t xml:space="preserve"> </w:t>
      </w:r>
      <w:r w:rsidR="00F723EF" w:rsidRPr="004A2505">
        <w:rPr>
          <w:rFonts w:asciiTheme="minorHAnsi" w:hAnsiTheme="minorHAnsi" w:cstheme="minorHAnsi"/>
        </w:rPr>
        <w:t>percentiles of the IFN-score</w:t>
      </w:r>
      <w:r w:rsidR="0092570D" w:rsidRPr="004A2505">
        <w:rPr>
          <w:rFonts w:asciiTheme="minorHAnsi" w:hAnsiTheme="minorHAnsi" w:cstheme="minorHAnsi"/>
        </w:rPr>
        <w:t xml:space="preserve"> at baseline</w:t>
      </w:r>
      <w:r w:rsidR="00191E96" w:rsidRPr="004A2505">
        <w:rPr>
          <w:rFonts w:asciiTheme="minorHAnsi" w:hAnsiTheme="minorHAnsi" w:cstheme="minorHAnsi"/>
        </w:rPr>
        <w:t xml:space="preserve"> and the estimated treatment difference replaced by the estimate for de IFN-score*randomization group interaction</w:t>
      </w:r>
      <w:r w:rsidR="00D239E6" w:rsidRPr="004A2505">
        <w:rPr>
          <w:rFonts w:asciiTheme="minorHAnsi" w:hAnsiTheme="minorHAnsi" w:cstheme="minorHAnsi"/>
        </w:rPr>
        <w:t>.</w:t>
      </w:r>
    </w:p>
    <w:p w14:paraId="633B23E7" w14:textId="77777777" w:rsidR="000B5C56" w:rsidRPr="009616A0" w:rsidRDefault="000B5C56" w:rsidP="005F19F6">
      <w:pPr>
        <w:pStyle w:val="Kommentartekst"/>
      </w:pPr>
    </w:p>
    <w:p w14:paraId="6EDD423D" w14:textId="2C37EB05" w:rsidR="000B5C56" w:rsidRPr="009616A0" w:rsidRDefault="000B5C56" w:rsidP="005F19F6">
      <w:pPr>
        <w:pStyle w:val="Overskrift3"/>
      </w:pPr>
      <w:bookmarkStart w:id="28" w:name="_Toc170129447"/>
      <w:r w:rsidRPr="009616A0">
        <w:t>F</w:t>
      </w:r>
      <w:r w:rsidR="007631BC">
        <w:t>igures in paper</w:t>
      </w:r>
      <w:bookmarkEnd w:id="28"/>
    </w:p>
    <w:p w14:paraId="39430F87" w14:textId="77777777" w:rsidR="000B5C56" w:rsidRPr="009616A0" w:rsidRDefault="000B5C56" w:rsidP="005F19F6"/>
    <w:p w14:paraId="40A77347" w14:textId="098DEE8B" w:rsidR="00351E99" w:rsidRDefault="00EE1FD4" w:rsidP="005F19F6">
      <w:pPr>
        <w:pStyle w:val="Kommentartekst"/>
        <w:numPr>
          <w:ilvl w:val="0"/>
          <w:numId w:val="5"/>
        </w:numPr>
      </w:pPr>
      <w:r>
        <w:t>CONSORT</w:t>
      </w:r>
      <w:r w:rsidR="00351E99">
        <w:t xml:space="preserve"> flow diagram.</w:t>
      </w:r>
    </w:p>
    <w:p w14:paraId="69DA391F" w14:textId="4D20E884" w:rsidR="000B7DF1" w:rsidRPr="00246E31" w:rsidRDefault="00191E96" w:rsidP="005F19F6">
      <w:pPr>
        <w:pStyle w:val="Kommentartekst"/>
        <w:numPr>
          <w:ilvl w:val="0"/>
          <w:numId w:val="5"/>
        </w:numPr>
      </w:pPr>
      <w:r>
        <w:lastRenderedPageBreak/>
        <w:t>Trends in the primary outcome over time</w:t>
      </w:r>
      <w:r w:rsidR="00701102">
        <w:t xml:space="preserve"> </w:t>
      </w:r>
      <w:r>
        <w:t xml:space="preserve">divided </w:t>
      </w:r>
      <w:r w:rsidR="00701102">
        <w:t xml:space="preserve">by percentiles of the IFN-score. </w:t>
      </w:r>
    </w:p>
    <w:p w14:paraId="6D4722CF" w14:textId="1F0D38C4" w:rsidR="000B5C56" w:rsidRDefault="00191E96" w:rsidP="005F19F6">
      <w:pPr>
        <w:pStyle w:val="Kommentartekst"/>
        <w:numPr>
          <w:ilvl w:val="0"/>
          <w:numId w:val="5"/>
        </w:numPr>
      </w:pPr>
      <w:r>
        <w:t>Trends in s</w:t>
      </w:r>
      <w:r w:rsidR="007E646A" w:rsidRPr="00F54538">
        <w:t xml:space="preserve">econdary </w:t>
      </w:r>
      <w:r w:rsidR="00800257">
        <w:t xml:space="preserve">and related exploratory outcomes </w:t>
      </w:r>
      <w:r>
        <w:t>over time</w:t>
      </w:r>
      <w:r w:rsidR="00A5684C">
        <w:t>.</w:t>
      </w:r>
    </w:p>
    <w:p w14:paraId="3EE53704" w14:textId="77777777" w:rsidR="00F54538" w:rsidRPr="00F54538" w:rsidRDefault="00F54538" w:rsidP="005F19F6">
      <w:pPr>
        <w:pStyle w:val="Kommentartekst"/>
      </w:pPr>
    </w:p>
    <w:p w14:paraId="5D0F5C41" w14:textId="4A2B44F1" w:rsidR="000B5C56" w:rsidRPr="009616A0" w:rsidRDefault="007631BC" w:rsidP="005F19F6">
      <w:pPr>
        <w:pStyle w:val="Overskrift3"/>
      </w:pPr>
      <w:bookmarkStart w:id="29" w:name="_Toc170129448"/>
      <w:r>
        <w:t>Tables in supplement</w:t>
      </w:r>
      <w:bookmarkEnd w:id="29"/>
    </w:p>
    <w:p w14:paraId="31530999" w14:textId="77777777" w:rsidR="000B5C56" w:rsidRPr="009616A0" w:rsidRDefault="000B5C56" w:rsidP="005F19F6">
      <w:pPr>
        <w:pStyle w:val="Kommentartekst"/>
      </w:pPr>
    </w:p>
    <w:p w14:paraId="77891BAE" w14:textId="57CE83C6" w:rsidR="000B5C56" w:rsidRPr="00AA7059" w:rsidRDefault="00B1399A" w:rsidP="005F19F6">
      <w:pPr>
        <w:pStyle w:val="Listeafsnit"/>
        <w:numPr>
          <w:ilvl w:val="0"/>
          <w:numId w:val="4"/>
        </w:numPr>
        <w:rPr>
          <w:bCs/>
        </w:rPr>
      </w:pPr>
      <w:r>
        <w:t>Adherence to prescribed exercise</w:t>
      </w:r>
      <w:r w:rsidR="00CD019A">
        <w:t>.</w:t>
      </w:r>
    </w:p>
    <w:p w14:paraId="28A22876" w14:textId="7C14A992" w:rsidR="00AA7059" w:rsidRDefault="00AA7059" w:rsidP="005F19F6">
      <w:pPr>
        <w:pStyle w:val="Listeafsnit"/>
        <w:numPr>
          <w:ilvl w:val="0"/>
          <w:numId w:val="4"/>
        </w:numPr>
      </w:pPr>
      <w:r>
        <w:t xml:space="preserve">Descriptive statistics of </w:t>
      </w:r>
      <w:r w:rsidR="00191E96">
        <w:t xml:space="preserve">per </w:t>
      </w:r>
      <w:r>
        <w:t>protocol vs. protocol violator</w:t>
      </w:r>
      <w:r w:rsidR="00191E96">
        <w:t>s</w:t>
      </w:r>
      <w:r>
        <w:t>.</w:t>
      </w:r>
    </w:p>
    <w:p w14:paraId="7F2BE181" w14:textId="1DA76EDF" w:rsidR="00F95412" w:rsidRPr="006F134E" w:rsidRDefault="00F95412" w:rsidP="005F19F6">
      <w:pPr>
        <w:pStyle w:val="Listeafsnit"/>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eafsnit"/>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eafsnit"/>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eafsnit"/>
        <w:numPr>
          <w:ilvl w:val="0"/>
          <w:numId w:val="4"/>
        </w:numPr>
      </w:pPr>
      <w:r>
        <w:t>Other relevant characteristics</w:t>
      </w:r>
      <w:r w:rsidR="00EA41FB">
        <w:t xml:space="preserve"> measured at screening, baseline and followup</w:t>
      </w:r>
      <w:r w:rsidR="00031189">
        <w:t>, separated by intervention group at followup</w:t>
      </w:r>
      <w:r w:rsidR="00EA41FB">
        <w:t>.</w:t>
      </w:r>
    </w:p>
    <w:p w14:paraId="203559FB" w14:textId="0F116F48" w:rsidR="00395BC4" w:rsidRPr="007631BC" w:rsidRDefault="00395BC4" w:rsidP="005F19F6">
      <w:pPr>
        <w:pStyle w:val="Listeafsnit"/>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Overskrift3"/>
      </w:pPr>
      <w:bookmarkStart w:id="30" w:name="_Toc170129449"/>
      <w:r>
        <w:t>Figures in supplement</w:t>
      </w:r>
      <w:bookmarkEnd w:id="30"/>
    </w:p>
    <w:p w14:paraId="3E8AB789" w14:textId="77777777" w:rsidR="000B5C56" w:rsidRPr="009616A0" w:rsidRDefault="000B5C56" w:rsidP="005F19F6"/>
    <w:p w14:paraId="6DA78AB6" w14:textId="35B18BC4" w:rsidR="000B5C56" w:rsidRDefault="00DB4F63" w:rsidP="005F19F6">
      <w:pPr>
        <w:pStyle w:val="Kommentartekst"/>
        <w:numPr>
          <w:ilvl w:val="0"/>
          <w:numId w:val="6"/>
        </w:numPr>
      </w:pPr>
      <w:r>
        <w:t>Flow of participants</w:t>
      </w:r>
      <w:r w:rsidR="00020D74">
        <w:t>.</w:t>
      </w:r>
    </w:p>
    <w:p w14:paraId="774BC0E1" w14:textId="0B90FF66" w:rsidR="0037275F" w:rsidRDefault="00E46F3D" w:rsidP="005F19F6">
      <w:pPr>
        <w:pStyle w:val="Kommentartekst"/>
        <w:numPr>
          <w:ilvl w:val="0"/>
          <w:numId w:val="6"/>
        </w:numPr>
      </w:pPr>
      <w:r>
        <w:t>Volcano plots depicting change in gene counts from baseline to followup in both intervention groups.</w:t>
      </w:r>
    </w:p>
    <w:p w14:paraId="54A2903E" w14:textId="37D7DCB6" w:rsidR="00A006D8" w:rsidRDefault="00A006D8" w:rsidP="005F19F6">
      <w:pPr>
        <w:pStyle w:val="Kommentartekst"/>
        <w:numPr>
          <w:ilvl w:val="1"/>
          <w:numId w:val="6"/>
        </w:numPr>
      </w:pPr>
      <w:r>
        <w:t>Intervention group changes in genes</w:t>
      </w:r>
    </w:p>
    <w:p w14:paraId="4A17C2D8" w14:textId="08E8996C" w:rsidR="00A006D8" w:rsidRDefault="00A006D8" w:rsidP="005F19F6">
      <w:pPr>
        <w:pStyle w:val="Kommentartekst"/>
        <w:numPr>
          <w:ilvl w:val="1"/>
          <w:numId w:val="6"/>
        </w:numPr>
      </w:pPr>
      <w:r>
        <w:t>Control group changes in genes</w:t>
      </w:r>
    </w:p>
    <w:p w14:paraId="5E527B88" w14:textId="02A54249" w:rsidR="00192EFB" w:rsidRDefault="00192EFB" w:rsidP="005F19F6">
      <w:pPr>
        <w:pStyle w:val="Kommentartekst"/>
        <w:numPr>
          <w:ilvl w:val="1"/>
          <w:numId w:val="6"/>
        </w:numPr>
      </w:pPr>
      <w:r>
        <w:t>Between group differences in gene count changes.</w:t>
      </w:r>
    </w:p>
    <w:p w14:paraId="7F63402C" w14:textId="160BE3FB" w:rsidR="00EB16BD" w:rsidRDefault="002418D0" w:rsidP="005F19F6">
      <w:pPr>
        <w:pStyle w:val="Kommentartekst"/>
        <w:numPr>
          <w:ilvl w:val="0"/>
          <w:numId w:val="6"/>
        </w:numPr>
      </w:pPr>
      <w:r>
        <w:t>Overview of the intervention.</w:t>
      </w:r>
    </w:p>
    <w:p w14:paraId="6135DECF" w14:textId="1A3EFF41" w:rsidR="005D0E13" w:rsidRPr="0012128E" w:rsidRDefault="005D0E13" w:rsidP="005F19F6">
      <w:pPr>
        <w:pStyle w:val="Kommentartekst"/>
        <w:numPr>
          <w:ilvl w:val="0"/>
          <w:numId w:val="6"/>
        </w:numPr>
      </w:pPr>
      <w:r>
        <w:t>Overview of the OGTT, levels of Insulin, Glucose and C-peptide at different timepoints separated by intervention and IFN-percentiles.</w:t>
      </w:r>
    </w:p>
    <w:p w14:paraId="5B60C223" w14:textId="31429E38" w:rsidR="00984613" w:rsidRPr="009616A0" w:rsidRDefault="00984613" w:rsidP="005F19F6">
      <w:pPr>
        <w:pStyle w:val="Kommentarteks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Kommentartekst"/>
      </w:pPr>
    </w:p>
    <w:p w14:paraId="666CFAE0" w14:textId="5E2D1961" w:rsidR="00DB5FFA" w:rsidRDefault="00DB5FFA" w:rsidP="005F19F6">
      <w:pPr>
        <w:pStyle w:val="Overskrift2"/>
      </w:pPr>
      <w:bookmarkStart w:id="31" w:name="_Toc170129450"/>
      <w:r>
        <w:t xml:space="preserve">Paper 2 – </w:t>
      </w:r>
      <w:r w:rsidR="0072347B">
        <w:t>Cardiopulmonary outcomes</w:t>
      </w:r>
      <w:bookmarkEnd w:id="31"/>
    </w:p>
    <w:p w14:paraId="29F0CB51" w14:textId="5E66FC32" w:rsidR="001223C7" w:rsidRDefault="00DB5FFA" w:rsidP="0069611E">
      <w:r>
        <w:t xml:space="preserve">Working title: </w:t>
      </w:r>
      <w:r w:rsidR="0069611E">
        <w:t xml:space="preserve">Adaptations in </w:t>
      </w:r>
      <w:r w:rsidR="0069611E" w:rsidRPr="005078BC">
        <w:rPr>
          <w:b/>
          <w:bCs/>
        </w:rPr>
        <w:t>cardiopulmonary functions</w:t>
      </w:r>
      <w:r w:rsidR="0069611E">
        <w:t xml:space="preserve"> induced by 12 weeks of 4x4 HIIT in systemic lupus erythematosus patients</w:t>
      </w:r>
      <w:r w:rsidR="00C25AB5">
        <w:t xml:space="preserve"> and the modulation</w:t>
      </w:r>
      <w:r w:rsidR="0069611E">
        <w:t xml:space="preserve"> by type 1 Interferon gene signature on exercise. – A secondary analysis of an outcome assessor blinded randomized controlled clinical trial. </w:t>
      </w:r>
    </w:p>
    <w:p w14:paraId="3E1B68E6" w14:textId="31913025" w:rsidR="0037426E" w:rsidRPr="006D6529" w:rsidRDefault="0037426E" w:rsidP="0069611E">
      <w:r>
        <w:t>Outcomes reported in this paper: 82-Rb-Rest/Stress-PET-CT, Echocardiography, Capillaroscopy,</w:t>
      </w:r>
      <w:r w:rsidR="007932D8">
        <w:t xml:space="preserve"> &amp;</w:t>
      </w:r>
      <w:r>
        <w:t xml:space="preserve"> 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Overskrift3"/>
      </w:pPr>
      <w:bookmarkStart w:id="32" w:name="_Toc170129451"/>
      <w:r>
        <w:t>Tables in paper</w:t>
      </w:r>
      <w:bookmarkEnd w:id="32"/>
    </w:p>
    <w:p w14:paraId="60285EAB" w14:textId="78BD0A05" w:rsidR="00DB5FFA" w:rsidRDefault="00DB5FFA" w:rsidP="005F19F6">
      <w:pPr>
        <w:pStyle w:val="Kommentartekst"/>
        <w:numPr>
          <w:ilvl w:val="0"/>
          <w:numId w:val="21"/>
        </w:numPr>
      </w:pPr>
      <w:r w:rsidRPr="009616A0">
        <w:t>Baseline characteristics</w:t>
      </w:r>
      <w:r w:rsidR="00160265">
        <w:t xml:space="preserve">, including the </w:t>
      </w:r>
    </w:p>
    <w:p w14:paraId="07C4AF19" w14:textId="0F518042" w:rsidR="00DB5FFA" w:rsidRDefault="00160265" w:rsidP="005F19F6">
      <w:pPr>
        <w:pStyle w:val="Kommentarteks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Kommentarteks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Kommentartekst"/>
      </w:pPr>
    </w:p>
    <w:p w14:paraId="436850F0" w14:textId="77777777" w:rsidR="00DB5FFA" w:rsidRPr="009616A0" w:rsidRDefault="00DB5FFA" w:rsidP="005F19F6">
      <w:pPr>
        <w:pStyle w:val="Overskrift3"/>
      </w:pPr>
      <w:bookmarkStart w:id="33" w:name="_Toc170129452"/>
      <w:r w:rsidRPr="009616A0">
        <w:t>F</w:t>
      </w:r>
      <w:r>
        <w:t>igures in paper</w:t>
      </w:r>
      <w:bookmarkEnd w:id="33"/>
    </w:p>
    <w:p w14:paraId="13F5D45E" w14:textId="77777777" w:rsidR="00DB5FFA" w:rsidRPr="009616A0" w:rsidRDefault="00DB5FFA" w:rsidP="005F19F6"/>
    <w:p w14:paraId="2BF4CE77" w14:textId="77777777" w:rsidR="00CA3672" w:rsidRDefault="00CA3672" w:rsidP="00CA3672">
      <w:pPr>
        <w:pStyle w:val="Kommentartekst"/>
        <w:numPr>
          <w:ilvl w:val="0"/>
          <w:numId w:val="34"/>
        </w:numPr>
      </w:pPr>
      <w:r>
        <w:t>CONSORT flow diagram.</w:t>
      </w:r>
    </w:p>
    <w:p w14:paraId="69A1733C" w14:textId="061125B6" w:rsidR="00CA3672" w:rsidRPr="00246E31" w:rsidRDefault="00CA3672" w:rsidP="00CA3672">
      <w:pPr>
        <w:pStyle w:val="Kommentartekst"/>
        <w:numPr>
          <w:ilvl w:val="0"/>
          <w:numId w:val="34"/>
        </w:numPr>
      </w:pPr>
      <w:r>
        <w:t>Trends in outcome</w:t>
      </w:r>
      <w:r w:rsidR="006A39B3">
        <w:t>s</w:t>
      </w:r>
      <w:r>
        <w:t xml:space="preserve"> over time divided by percentiles of the IFN-score. </w:t>
      </w:r>
    </w:p>
    <w:p w14:paraId="4F4077C2" w14:textId="77777777" w:rsidR="00DB5FFA" w:rsidRPr="009616A0" w:rsidRDefault="00DB5FFA" w:rsidP="005F19F6">
      <w:pPr>
        <w:pStyle w:val="Kommentartekst"/>
      </w:pPr>
    </w:p>
    <w:p w14:paraId="773F1E65" w14:textId="77777777" w:rsidR="00DB5FFA" w:rsidRPr="009616A0" w:rsidRDefault="00DB5FFA" w:rsidP="005F19F6">
      <w:pPr>
        <w:pStyle w:val="Overskrift3"/>
      </w:pPr>
      <w:bookmarkStart w:id="34" w:name="_Toc170129453"/>
      <w:r>
        <w:t>Tables in supplement</w:t>
      </w:r>
      <w:bookmarkEnd w:id="34"/>
    </w:p>
    <w:p w14:paraId="4B7E0F7D" w14:textId="77777777" w:rsidR="00DB5FFA" w:rsidRPr="009616A0" w:rsidRDefault="00DB5FFA" w:rsidP="005F19F6">
      <w:pPr>
        <w:pStyle w:val="Kommentartekst"/>
      </w:pPr>
    </w:p>
    <w:p w14:paraId="2C6CDFED" w14:textId="77777777" w:rsidR="00DB5FFA" w:rsidRPr="007631BC" w:rsidRDefault="00DB5FFA" w:rsidP="005F19F6">
      <w:pPr>
        <w:pStyle w:val="Listeafsnit"/>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Overskrift3"/>
      </w:pPr>
      <w:bookmarkStart w:id="35" w:name="_Toc170129454"/>
      <w:r>
        <w:t>Figures in supplement</w:t>
      </w:r>
      <w:bookmarkEnd w:id="35"/>
    </w:p>
    <w:p w14:paraId="6A003424" w14:textId="77777777" w:rsidR="00DB5FFA" w:rsidRPr="009616A0" w:rsidRDefault="00DB5FFA" w:rsidP="005F19F6"/>
    <w:p w14:paraId="3D6B3F94" w14:textId="79397305" w:rsidR="00DB5FFA" w:rsidRPr="00984613" w:rsidRDefault="00DB5FFA" w:rsidP="005F19F6">
      <w:pPr>
        <w:pStyle w:val="Kommentarteks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Kommentartekst"/>
      </w:pPr>
    </w:p>
    <w:p w14:paraId="71FBDFF1" w14:textId="63F72F42" w:rsidR="00397491" w:rsidRDefault="00397491" w:rsidP="005F19F6">
      <w:pPr>
        <w:pStyle w:val="Overskrift2"/>
      </w:pPr>
      <w:bookmarkStart w:id="36" w:name="_Toc170129455"/>
      <w:r>
        <w:t xml:space="preserve">Paper </w:t>
      </w:r>
      <w:r w:rsidR="0072347B">
        <w:t>3</w:t>
      </w:r>
      <w:r>
        <w:t xml:space="preserve"> –</w:t>
      </w:r>
      <w:r w:rsidR="00E33A90">
        <w:t xml:space="preserve"> </w:t>
      </w:r>
      <w:r w:rsidR="00A874B4">
        <w:t>Intra-bout cytokine response</w:t>
      </w:r>
      <w:r w:rsidR="00E33A90">
        <w:t xml:space="preserve"> and </w:t>
      </w:r>
      <w:r w:rsidR="00A874B4">
        <w:t xml:space="preserve">resting </w:t>
      </w:r>
      <w:r w:rsidR="00E33A90">
        <w:t>vagal tone</w:t>
      </w:r>
      <w:r w:rsidR="00A64C7F">
        <w:t xml:space="preserve"> outcomes</w:t>
      </w:r>
      <w:bookmarkEnd w:id="36"/>
    </w:p>
    <w:p w14:paraId="012B7761" w14:textId="64F94106" w:rsidR="00FD0425" w:rsidRDefault="00397491" w:rsidP="005F19F6">
      <w:r>
        <w:t xml:space="preserve">Working title: </w:t>
      </w:r>
      <w:r w:rsidR="00A02DAC">
        <w:t>A</w:t>
      </w:r>
      <w:r>
        <w:t xml:space="preserve">daptations in </w:t>
      </w:r>
      <w:r w:rsidR="006259F0" w:rsidRPr="006259F0">
        <w:rPr>
          <w:b/>
          <w:bCs/>
        </w:rPr>
        <w:t>resting</w:t>
      </w:r>
      <w:r w:rsidR="006259F0">
        <w:t xml:space="preserve"> </w:t>
      </w:r>
      <w:r w:rsidR="00E14AAD">
        <w:rPr>
          <w:b/>
          <w:bCs/>
        </w:rPr>
        <w:t>vagal tone and</w:t>
      </w:r>
      <w:r w:rsidR="009A7A2E">
        <w:rPr>
          <w:b/>
          <w:bCs/>
        </w:rPr>
        <w:t xml:space="preserve"> </w:t>
      </w:r>
      <w:r w:rsidR="00324B26">
        <w:rPr>
          <w:b/>
          <w:bCs/>
        </w:rPr>
        <w:t xml:space="preserve">intra-bout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4x4 HIIT in systemic lupus erythematosus patients</w:t>
      </w:r>
      <w:r w:rsidR="00A02DAC">
        <w:t xml:space="preserve"> and the modulation</w:t>
      </w:r>
      <w:r>
        <w:t xml:space="preserve">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r w:rsidR="00E14AAD" w:rsidRPr="00E14AAD">
        <w:t>Vagus™</w:t>
      </w:r>
      <w:r w:rsidR="004F0995">
        <w:t xml:space="preserve"> measurements</w:t>
      </w:r>
    </w:p>
    <w:p w14:paraId="6553ED6F" w14:textId="77777777" w:rsidR="00397491" w:rsidRPr="009616A0" w:rsidRDefault="00397491" w:rsidP="005F19F6">
      <w:pPr>
        <w:pStyle w:val="Overskrift3"/>
      </w:pPr>
      <w:bookmarkStart w:id="37" w:name="_Toc170129456"/>
      <w:r>
        <w:t>Tables in paper</w:t>
      </w:r>
      <w:bookmarkEnd w:id="37"/>
    </w:p>
    <w:p w14:paraId="5FC8B2FC" w14:textId="24F88155" w:rsidR="00397491" w:rsidRDefault="00397491" w:rsidP="005F19F6">
      <w:pPr>
        <w:pStyle w:val="Kommentartekst"/>
        <w:numPr>
          <w:ilvl w:val="0"/>
          <w:numId w:val="25"/>
        </w:numPr>
      </w:pPr>
      <w:r w:rsidRPr="009616A0">
        <w:t>Baseline characteristics</w:t>
      </w:r>
      <w:r w:rsidR="00DF1444">
        <w:t>, separated by intervention group.</w:t>
      </w:r>
    </w:p>
    <w:p w14:paraId="31874A76" w14:textId="3B5B24A6" w:rsidR="00397491" w:rsidRDefault="00B6282B" w:rsidP="005F19F6">
      <w:pPr>
        <w:pStyle w:val="Kommentartekst"/>
        <w:numPr>
          <w:ilvl w:val="0"/>
          <w:numId w:val="25"/>
        </w:numPr>
      </w:pPr>
      <w:r>
        <w:t>Caloric and macronutrient intake</w:t>
      </w:r>
      <w:r w:rsidR="000C77D3">
        <w:t xml:space="preserve">, physical activity measured in steps/calories burned and METs </w:t>
      </w:r>
      <w:r>
        <w:t xml:space="preserve">in the randomization groups at </w:t>
      </w:r>
      <w:r w:rsidR="00B11CD9">
        <w:t>follow</w:t>
      </w:r>
      <w:r w:rsidR="007847BF">
        <w:t>-</w:t>
      </w:r>
      <w:r w:rsidR="00B11CD9">
        <w:t>up.</w:t>
      </w:r>
    </w:p>
    <w:p w14:paraId="77CD14E5" w14:textId="079F3D96" w:rsidR="00AA35FB" w:rsidRPr="009616A0" w:rsidRDefault="00AA35FB" w:rsidP="005F19F6">
      <w:pPr>
        <w:pStyle w:val="Kommentarteks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Kommentartekst"/>
      </w:pPr>
    </w:p>
    <w:p w14:paraId="73E3A61E" w14:textId="77777777" w:rsidR="00397491" w:rsidRPr="009616A0" w:rsidRDefault="00397491" w:rsidP="005F19F6">
      <w:pPr>
        <w:pStyle w:val="Overskrift3"/>
      </w:pPr>
      <w:bookmarkStart w:id="38" w:name="_Toc170129457"/>
      <w:r w:rsidRPr="009616A0">
        <w:t>F</w:t>
      </w:r>
      <w:r>
        <w:t>igures in paper</w:t>
      </w:r>
      <w:bookmarkEnd w:id="38"/>
    </w:p>
    <w:p w14:paraId="28C6302E" w14:textId="77777777" w:rsidR="008459C9" w:rsidRPr="009616A0" w:rsidRDefault="008459C9" w:rsidP="008459C9"/>
    <w:p w14:paraId="5633287B" w14:textId="77777777" w:rsidR="008459C9" w:rsidRDefault="008459C9" w:rsidP="008459C9">
      <w:pPr>
        <w:pStyle w:val="Kommentartekst"/>
        <w:numPr>
          <w:ilvl w:val="0"/>
          <w:numId w:val="35"/>
        </w:numPr>
      </w:pPr>
      <w:r>
        <w:t>CONSORT flow diagram.</w:t>
      </w:r>
    </w:p>
    <w:p w14:paraId="03A4D360" w14:textId="77777777" w:rsidR="008459C9" w:rsidRPr="00246E31" w:rsidRDefault="008459C9" w:rsidP="008459C9">
      <w:pPr>
        <w:pStyle w:val="Kommentartekst"/>
        <w:numPr>
          <w:ilvl w:val="0"/>
          <w:numId w:val="35"/>
        </w:numPr>
      </w:pPr>
      <w:r>
        <w:t xml:space="preserve">Trends in outcomes over time divided by percentiles of the IFN-score. </w:t>
      </w:r>
    </w:p>
    <w:p w14:paraId="4EFFA720" w14:textId="77777777" w:rsidR="00397491" w:rsidRPr="009616A0" w:rsidRDefault="00397491" w:rsidP="005F19F6">
      <w:pPr>
        <w:pStyle w:val="Kommentartekst"/>
      </w:pPr>
    </w:p>
    <w:p w14:paraId="40BB43A7" w14:textId="77777777" w:rsidR="00397491" w:rsidRPr="009616A0" w:rsidRDefault="00397491" w:rsidP="005F19F6">
      <w:pPr>
        <w:pStyle w:val="Overskrift3"/>
      </w:pPr>
      <w:bookmarkStart w:id="39" w:name="_Toc170129458"/>
      <w:r>
        <w:t>Tables in supplement</w:t>
      </w:r>
      <w:bookmarkEnd w:id="39"/>
    </w:p>
    <w:p w14:paraId="6B1F2D04" w14:textId="77777777" w:rsidR="00397491" w:rsidRPr="009616A0" w:rsidRDefault="00397491" w:rsidP="005F19F6">
      <w:pPr>
        <w:pStyle w:val="Kommentartekst"/>
      </w:pPr>
    </w:p>
    <w:p w14:paraId="260EDA02" w14:textId="77777777" w:rsidR="00397491" w:rsidRPr="00056C85" w:rsidRDefault="00397491" w:rsidP="005F19F6">
      <w:pPr>
        <w:pStyle w:val="Listeafsnit"/>
        <w:numPr>
          <w:ilvl w:val="0"/>
          <w:numId w:val="27"/>
        </w:numPr>
        <w:rPr>
          <w:bCs/>
        </w:rPr>
      </w:pPr>
      <w:r>
        <w:t xml:space="preserve">Self-reported Diet </w:t>
      </w:r>
    </w:p>
    <w:p w14:paraId="22CE3367" w14:textId="49C001C1" w:rsidR="00397491" w:rsidRPr="003371E4" w:rsidRDefault="00397491" w:rsidP="005F19F6">
      <w:pPr>
        <w:pStyle w:val="Listeafsnit"/>
        <w:numPr>
          <w:ilvl w:val="0"/>
          <w:numId w:val="27"/>
        </w:numPr>
      </w:pPr>
      <w:r w:rsidRPr="007631BC">
        <w:t>Adverse reactions &amp; events following randomization</w:t>
      </w:r>
      <w:r>
        <w:t>.</w:t>
      </w:r>
    </w:p>
    <w:p w14:paraId="6610280C" w14:textId="6CF63592" w:rsidR="003371E4" w:rsidRPr="007631BC" w:rsidRDefault="003371E4" w:rsidP="005F19F6">
      <w:pPr>
        <w:pStyle w:val="Listeafsnit"/>
        <w:numPr>
          <w:ilvl w:val="0"/>
          <w:numId w:val="27"/>
        </w:numPr>
      </w:pPr>
      <w:r>
        <w:lastRenderedPageBreak/>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Overskrift3"/>
      </w:pPr>
      <w:bookmarkStart w:id="40" w:name="_Toc170129459"/>
      <w:r>
        <w:t>Figures in supplement</w:t>
      </w:r>
      <w:bookmarkEnd w:id="40"/>
    </w:p>
    <w:p w14:paraId="210DD9DD" w14:textId="77777777" w:rsidR="00397491" w:rsidRPr="009616A0" w:rsidRDefault="00397491" w:rsidP="005F19F6"/>
    <w:p w14:paraId="5CDACDA6" w14:textId="054F1867" w:rsidR="00397491" w:rsidRPr="005C0D94" w:rsidRDefault="00397491" w:rsidP="005F19F6">
      <w:pPr>
        <w:pStyle w:val="Kommentartekst"/>
        <w:numPr>
          <w:ilvl w:val="0"/>
          <w:numId w:val="28"/>
        </w:numPr>
      </w:pPr>
      <w:r>
        <w:t>Figure detailing the acute exercise bout.</w:t>
      </w:r>
    </w:p>
    <w:p w14:paraId="17232D70" w14:textId="77777777" w:rsidR="005C0D94" w:rsidRDefault="005C0D94" w:rsidP="005F19F6">
      <w:pPr>
        <w:pStyle w:val="Kommentartekst"/>
        <w:numPr>
          <w:ilvl w:val="0"/>
          <w:numId w:val="28"/>
        </w:numPr>
      </w:pPr>
      <w:r>
        <w:t>Outcomes from the Vagus™ measurements at the specific timepoints</w:t>
      </w:r>
    </w:p>
    <w:p w14:paraId="3B92E473" w14:textId="77777777" w:rsidR="005C0D94" w:rsidRDefault="005C0D94" w:rsidP="005F19F6">
      <w:pPr>
        <w:pStyle w:val="Kommentartekst"/>
        <w:numPr>
          <w:ilvl w:val="1"/>
          <w:numId w:val="28"/>
        </w:numPr>
      </w:pPr>
      <w:r>
        <w:t>Resting heart rate</w:t>
      </w:r>
    </w:p>
    <w:p w14:paraId="0D52E38D" w14:textId="77777777" w:rsidR="005C0D94" w:rsidRDefault="005C0D94" w:rsidP="005F19F6">
      <w:pPr>
        <w:pStyle w:val="Kommentartekst"/>
        <w:numPr>
          <w:ilvl w:val="1"/>
          <w:numId w:val="28"/>
        </w:numPr>
      </w:pPr>
      <w:r>
        <w:t>Rise from supine heart rate variability (HRV)</w:t>
      </w:r>
    </w:p>
    <w:p w14:paraId="4667CCA8" w14:textId="7A3AA4F2" w:rsidR="005C0D94" w:rsidRPr="00ED5B95" w:rsidRDefault="005C0D94" w:rsidP="005F19F6">
      <w:pPr>
        <w:pStyle w:val="Kommentartekst"/>
        <w:numPr>
          <w:ilvl w:val="1"/>
          <w:numId w:val="28"/>
        </w:numPr>
      </w:pPr>
      <w:r>
        <w:t>Expiratory/inspiratory HRV</w:t>
      </w:r>
    </w:p>
    <w:p w14:paraId="65A96328" w14:textId="3486C1D1" w:rsidR="000B5C56" w:rsidRPr="009616A0" w:rsidRDefault="00397491" w:rsidP="005F19F6">
      <w:pPr>
        <w:pStyle w:val="Kommentarteks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Kommentarteks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3404A950" w:rsidR="00D64095" w:rsidRDefault="000B5C56" w:rsidP="005F19F6">
      <w:pPr>
        <w:pStyle w:val="Overskrift2"/>
      </w:pPr>
      <w:bookmarkStart w:id="41" w:name="_Toc170129460"/>
      <w:r w:rsidRPr="009616A0">
        <w:t>REFERENCES</w:t>
      </w:r>
      <w:bookmarkEnd w:id="41"/>
    </w:p>
    <w:p w14:paraId="3E020107" w14:textId="412B8F57" w:rsidR="002D7F16" w:rsidRPr="002D7F16" w:rsidRDefault="004549D0" w:rsidP="002D7F1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D7F16" w:rsidRPr="002D7F16">
        <w:rPr>
          <w:rFonts w:ascii="Calibri" w:hAnsi="Calibri" w:cs="Calibri"/>
          <w:noProof/>
          <w:szCs w:val="24"/>
        </w:rPr>
        <w:t xml:space="preserve">1. </w:t>
      </w:r>
      <w:r w:rsidR="002D7F16" w:rsidRPr="002D7F16">
        <w:rPr>
          <w:rFonts w:ascii="Calibri" w:hAnsi="Calibri" w:cs="Calibri"/>
          <w:noProof/>
          <w:szCs w:val="24"/>
        </w:rPr>
        <w:tab/>
        <w:t xml:space="preserve">Hermansen MLF, Lindhardsen J, Torp-Pedersen C, Faurschou M, Jacobsen S. Incidence of systemic lupus erythematosus and lupus nephritis in Denmark: A nationwide cohort study. </w:t>
      </w:r>
      <w:r w:rsidR="002D7F16" w:rsidRPr="002D7F16">
        <w:rPr>
          <w:rFonts w:ascii="Calibri" w:hAnsi="Calibri" w:cs="Calibri"/>
          <w:i/>
          <w:iCs/>
          <w:noProof/>
          <w:szCs w:val="24"/>
        </w:rPr>
        <w:t>J Rheumatol</w:t>
      </w:r>
      <w:r w:rsidR="002D7F16" w:rsidRPr="002D7F16">
        <w:rPr>
          <w:rFonts w:ascii="Calibri" w:hAnsi="Calibri" w:cs="Calibri"/>
          <w:noProof/>
          <w:szCs w:val="24"/>
        </w:rPr>
        <w:t>. 2016;43(7):1335-1339. doi:10.3899/jrheum.151221</w:t>
      </w:r>
    </w:p>
    <w:p w14:paraId="6DEE376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 </w:t>
      </w:r>
      <w:r w:rsidRPr="002D7F16">
        <w:rPr>
          <w:rFonts w:ascii="Calibri" w:hAnsi="Calibri" w:cs="Calibri"/>
          <w:noProof/>
          <w:szCs w:val="24"/>
        </w:rPr>
        <w:tab/>
        <w:t xml:space="preserve">Rönnblom L, Leonard D. Interferon pathway in SLE: One key to unlocking the mystery of the disease. </w:t>
      </w:r>
      <w:r w:rsidRPr="002D7F16">
        <w:rPr>
          <w:rFonts w:ascii="Calibri" w:hAnsi="Calibri" w:cs="Calibri"/>
          <w:i/>
          <w:iCs/>
          <w:noProof/>
          <w:szCs w:val="24"/>
        </w:rPr>
        <w:t>Lupus Sci Med</w:t>
      </w:r>
      <w:r w:rsidRPr="002D7F16">
        <w:rPr>
          <w:rFonts w:ascii="Calibri" w:hAnsi="Calibri" w:cs="Calibri"/>
          <w:noProof/>
          <w:szCs w:val="24"/>
        </w:rPr>
        <w:t>. 2019;6(1):270. doi:10.1136/lupus-2018-000270</w:t>
      </w:r>
    </w:p>
    <w:p w14:paraId="66CFECF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 </w:t>
      </w:r>
      <w:r w:rsidRPr="002D7F16">
        <w:rPr>
          <w:rFonts w:ascii="Calibri" w:hAnsi="Calibri" w:cs="Calibri"/>
          <w:noProof/>
          <w:szCs w:val="24"/>
        </w:rPr>
        <w:tab/>
        <w:t xml:space="preserve">Kaul A, Gordon C, Crow MK, et al. Systemic lupus erythematosus. </w:t>
      </w:r>
      <w:r w:rsidRPr="002D7F16">
        <w:rPr>
          <w:rFonts w:ascii="Calibri" w:hAnsi="Calibri" w:cs="Calibri"/>
          <w:i/>
          <w:iCs/>
          <w:noProof/>
          <w:szCs w:val="24"/>
        </w:rPr>
        <w:t>Nat Rev Dis Prim</w:t>
      </w:r>
      <w:r w:rsidRPr="002D7F16">
        <w:rPr>
          <w:rFonts w:ascii="Calibri" w:hAnsi="Calibri" w:cs="Calibri"/>
          <w:noProof/>
          <w:szCs w:val="24"/>
        </w:rPr>
        <w:t>. 2016;2. doi:10.1038/NRDP.2016.39</w:t>
      </w:r>
    </w:p>
    <w:p w14:paraId="51C2A07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 </w:t>
      </w:r>
      <w:r w:rsidRPr="002D7F16">
        <w:rPr>
          <w:rFonts w:ascii="Calibri" w:hAnsi="Calibri" w:cs="Calibri"/>
          <w:noProof/>
          <w:szCs w:val="24"/>
        </w:rPr>
        <w:tab/>
        <w:t xml:space="preserve">Hansen RB, Simard JF, Faurschou M, Jacobsen S. Distinct patterns of comorbidity prior to diagnosis of incident systemic lupus erythematosus in the Danish population. </w:t>
      </w:r>
      <w:r w:rsidRPr="002D7F16">
        <w:rPr>
          <w:rFonts w:ascii="Calibri" w:hAnsi="Calibri" w:cs="Calibri"/>
          <w:i/>
          <w:iCs/>
          <w:noProof/>
          <w:szCs w:val="24"/>
        </w:rPr>
        <w:t>J Autoimmun</w:t>
      </w:r>
      <w:r w:rsidRPr="002D7F16">
        <w:rPr>
          <w:rFonts w:ascii="Calibri" w:hAnsi="Calibri" w:cs="Calibri"/>
          <w:noProof/>
          <w:szCs w:val="24"/>
        </w:rPr>
        <w:t>. 2021;123. doi:10.1016/J.JAUT.2021.102692</w:t>
      </w:r>
    </w:p>
    <w:p w14:paraId="3292BBD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5. </w:t>
      </w:r>
      <w:r w:rsidRPr="002D7F16">
        <w:rPr>
          <w:rFonts w:ascii="Calibri" w:hAnsi="Calibri" w:cs="Calibri"/>
          <w:noProof/>
          <w:szCs w:val="24"/>
        </w:rPr>
        <w:tab/>
        <w:t xml:space="preserve">Petrocchi V, Visintini E, De Marchi G, Quartuccio L, Palese A. Patient Experiences of Systemic Lupus Erythematosus: Findings From a Systematic Review, Meta-Summary, and Meta-Synthesis. </w:t>
      </w:r>
      <w:r w:rsidRPr="002D7F16">
        <w:rPr>
          <w:rFonts w:ascii="Calibri" w:hAnsi="Calibri" w:cs="Calibri"/>
          <w:i/>
          <w:iCs/>
          <w:noProof/>
          <w:szCs w:val="24"/>
        </w:rPr>
        <w:t>Arthritis Care Res</w:t>
      </w:r>
      <w:r w:rsidRPr="002D7F16">
        <w:rPr>
          <w:rFonts w:ascii="Calibri" w:hAnsi="Calibri" w:cs="Calibri"/>
          <w:noProof/>
          <w:szCs w:val="24"/>
        </w:rPr>
        <w:t>. 2022;74(11):1813-1821. doi:10.1002/ACR.24639/ABSTRACT</w:t>
      </w:r>
    </w:p>
    <w:p w14:paraId="423BF87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6. </w:t>
      </w:r>
      <w:r w:rsidRPr="002D7F16">
        <w:rPr>
          <w:rFonts w:ascii="Calibri" w:hAnsi="Calibri" w:cs="Calibri"/>
          <w:noProof/>
          <w:szCs w:val="24"/>
        </w:rPr>
        <w:tab/>
        <w:t xml:space="preserve">Tench C, McCarthy J, McCurdie I, White P, D’Cruz D. Fatigue in systemic lupus erythematosus: a randomized controlled trial of exercise. </w:t>
      </w:r>
      <w:r w:rsidRPr="002D7F16">
        <w:rPr>
          <w:rFonts w:ascii="Calibri" w:hAnsi="Calibri" w:cs="Calibri"/>
          <w:i/>
          <w:iCs/>
          <w:noProof/>
          <w:szCs w:val="24"/>
        </w:rPr>
        <w:t>Rheumatology (Oxford)</w:t>
      </w:r>
      <w:r w:rsidRPr="002D7F16">
        <w:rPr>
          <w:rFonts w:ascii="Calibri" w:hAnsi="Calibri" w:cs="Calibri"/>
          <w:noProof/>
          <w:szCs w:val="24"/>
        </w:rPr>
        <w:t>. 2003;42(9):1050-1054. doi:10.1093/RHEUMATOLOGY/KEG289</w:t>
      </w:r>
    </w:p>
    <w:p w14:paraId="11B71E1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7. </w:t>
      </w:r>
      <w:r w:rsidRPr="002D7F16">
        <w:rPr>
          <w:rFonts w:ascii="Calibri" w:hAnsi="Calibri" w:cs="Calibri"/>
          <w:noProof/>
          <w:szCs w:val="24"/>
        </w:rPr>
        <w:tab/>
        <w:t xml:space="preserve">O’Dwyer T, Durcan L, Wilson F. Exercise and physical activity in systemic lupus erythematosus: A systematic review with meta-analyses. </w:t>
      </w:r>
      <w:r w:rsidRPr="002D7F16">
        <w:rPr>
          <w:rFonts w:ascii="Calibri" w:hAnsi="Calibri" w:cs="Calibri"/>
          <w:i/>
          <w:iCs/>
          <w:noProof/>
          <w:szCs w:val="24"/>
        </w:rPr>
        <w:t>Semin Arthritis Rheum</w:t>
      </w:r>
      <w:r w:rsidRPr="002D7F16">
        <w:rPr>
          <w:rFonts w:ascii="Calibri" w:hAnsi="Calibri" w:cs="Calibri"/>
          <w:noProof/>
          <w:szCs w:val="24"/>
        </w:rPr>
        <w:t>. 2017;47(2):204-215. doi:10.1016/j.semarthrit.2017.04.003</w:t>
      </w:r>
    </w:p>
    <w:p w14:paraId="390AD2D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8. </w:t>
      </w:r>
      <w:r w:rsidRPr="002D7F16">
        <w:rPr>
          <w:rFonts w:ascii="Calibri" w:hAnsi="Calibri" w:cs="Calibri"/>
          <w:noProof/>
          <w:szCs w:val="24"/>
        </w:rPr>
        <w:tab/>
        <w:t xml:space="preserve">Kahlenberg JM, Kaplan MJ, Kahlenberg JM KM. </w:t>
      </w:r>
      <w:r w:rsidRPr="002D7F16">
        <w:rPr>
          <w:rFonts w:ascii="Calibri" w:hAnsi="Calibri" w:cs="Calibri"/>
          <w:i/>
          <w:iCs/>
          <w:noProof/>
          <w:szCs w:val="24"/>
        </w:rPr>
        <w:t>The Interplay of Inflammation and Cardiovascular Disease in Systemic Lupus Erythematosus</w:t>
      </w:r>
      <w:r w:rsidRPr="002D7F16">
        <w:rPr>
          <w:rFonts w:ascii="Calibri" w:hAnsi="Calibri" w:cs="Calibri"/>
          <w:noProof/>
          <w:szCs w:val="24"/>
        </w:rPr>
        <w:t>. Vol 13. BioMed Central; 2011:203. doi:10.1186/ar3264</w:t>
      </w:r>
    </w:p>
    <w:p w14:paraId="6F47648F"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9.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6):500-505. doi:10.1093/rheumatology/28.6.500</w:t>
      </w:r>
    </w:p>
    <w:p w14:paraId="20E9B5B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0. </w:t>
      </w:r>
      <w:r w:rsidRPr="002D7F16">
        <w:rPr>
          <w:rFonts w:ascii="Calibri" w:hAnsi="Calibri" w:cs="Calibri"/>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2D7F16">
        <w:rPr>
          <w:rFonts w:ascii="Calibri" w:hAnsi="Calibri" w:cs="Calibri"/>
          <w:i/>
          <w:iCs/>
          <w:noProof/>
          <w:szCs w:val="24"/>
        </w:rPr>
        <w:t>Am J Cardiol</w:t>
      </w:r>
      <w:r w:rsidRPr="002D7F16">
        <w:rPr>
          <w:rFonts w:ascii="Calibri" w:hAnsi="Calibri" w:cs="Calibri"/>
          <w:noProof/>
          <w:szCs w:val="24"/>
        </w:rPr>
        <w:t>. 2013;111(10):1466-1469. doi:10.1016/J.AMJCARD.2013.01.303</w:t>
      </w:r>
    </w:p>
    <w:p w14:paraId="40ECF96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1. </w:t>
      </w:r>
      <w:r w:rsidRPr="002D7F16">
        <w:rPr>
          <w:rFonts w:ascii="Calibri" w:hAnsi="Calibri" w:cs="Calibri"/>
          <w:noProof/>
          <w:szCs w:val="24"/>
        </w:rPr>
        <w:tab/>
        <w:t xml:space="preserve">Lavín-Pérez AM, Collado-Mateo D, Mayo X, et al. High-intensity exercise to improve cardiorespiratory fitness in cancer patients and survivors: A systematic review and meta-analysis. </w:t>
      </w:r>
      <w:r w:rsidRPr="002D7F16">
        <w:rPr>
          <w:rFonts w:ascii="Calibri" w:hAnsi="Calibri" w:cs="Calibri"/>
          <w:i/>
          <w:iCs/>
          <w:noProof/>
          <w:szCs w:val="24"/>
        </w:rPr>
        <w:t>Scand J Med Sci Sports</w:t>
      </w:r>
      <w:r w:rsidRPr="002D7F16">
        <w:rPr>
          <w:rFonts w:ascii="Calibri" w:hAnsi="Calibri" w:cs="Calibri"/>
          <w:noProof/>
          <w:szCs w:val="24"/>
        </w:rPr>
        <w:t>. 2021;31(2):265-294. doi:10.1111/SMS.13861</w:t>
      </w:r>
    </w:p>
    <w:p w14:paraId="5E27FE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2. </w:t>
      </w:r>
      <w:r w:rsidRPr="002D7F16">
        <w:rPr>
          <w:rFonts w:ascii="Calibri" w:hAnsi="Calibri" w:cs="Calibri"/>
          <w:noProof/>
          <w:szCs w:val="24"/>
        </w:rPr>
        <w:tab/>
        <w:t>Wang C, Xing J, Zhao B, et al. The Effects of High-Intensity Interval Training on Exercise Capacity and Prognosis in Heart Failure and Coronary Artery Disease: A Systematic Review and Meta-Analysis. Published online 2022. doi:10.1155/2022/4273809</w:t>
      </w:r>
    </w:p>
    <w:p w14:paraId="3F5BE698"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13. </w:t>
      </w:r>
      <w:r w:rsidRPr="002D7F16">
        <w:rPr>
          <w:rFonts w:ascii="Calibri" w:hAnsi="Calibri" w:cs="Calibri"/>
          <w:noProof/>
          <w:szCs w:val="24"/>
        </w:rPr>
        <w:tab/>
        <w:t xml:space="preserve">Milanović Z, Sporiš G, Weston M. Effectiveness of High-Intensity Interval Training (HIT) and Continuous Endurance Training for VO2max Improvements: A Systematic Review and Meta-Analysis of Controlled Trials. </w:t>
      </w:r>
      <w:r w:rsidRPr="00612F4B">
        <w:rPr>
          <w:rFonts w:ascii="Calibri" w:hAnsi="Calibri" w:cs="Calibri"/>
          <w:i/>
          <w:iCs/>
          <w:noProof/>
          <w:szCs w:val="24"/>
          <w:lang w:val="da-DK"/>
        </w:rPr>
        <w:t>Sports Med</w:t>
      </w:r>
      <w:r w:rsidRPr="00612F4B">
        <w:rPr>
          <w:rFonts w:ascii="Calibri" w:hAnsi="Calibri" w:cs="Calibri"/>
          <w:noProof/>
          <w:szCs w:val="24"/>
          <w:lang w:val="da-DK"/>
        </w:rPr>
        <w:t>. 2015;45(10):1469-1481. doi:10.1007/S40279-015-0365-0</w:t>
      </w:r>
    </w:p>
    <w:p w14:paraId="43AA2A7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lastRenderedPageBreak/>
        <w:t xml:space="preserve">14. </w:t>
      </w:r>
      <w:r w:rsidRPr="00612F4B">
        <w:rPr>
          <w:rFonts w:ascii="Calibri" w:hAnsi="Calibri" w:cs="Calibri"/>
          <w:noProof/>
          <w:szCs w:val="24"/>
          <w:lang w:val="da-DK"/>
        </w:rPr>
        <w:tab/>
        <w:t xml:space="preserve">Helgerud J, Høydal K, Wang E, et al. </w:t>
      </w:r>
      <w:r w:rsidRPr="002D7F16">
        <w:rPr>
          <w:rFonts w:ascii="Calibri" w:hAnsi="Calibri" w:cs="Calibri"/>
          <w:noProof/>
          <w:szCs w:val="24"/>
        </w:rPr>
        <w:t xml:space="preserve">Aerobic high-intensity intervals improve V̇O2max more than moderate training. </w:t>
      </w:r>
      <w:r w:rsidRPr="002D7F16">
        <w:rPr>
          <w:rFonts w:ascii="Calibri" w:hAnsi="Calibri" w:cs="Calibri"/>
          <w:i/>
          <w:iCs/>
          <w:noProof/>
          <w:szCs w:val="24"/>
        </w:rPr>
        <w:t>Med Sci Sports Exerc</w:t>
      </w:r>
      <w:r w:rsidRPr="002D7F16">
        <w:rPr>
          <w:rFonts w:ascii="Calibri" w:hAnsi="Calibri" w:cs="Calibri"/>
          <w:noProof/>
          <w:szCs w:val="24"/>
        </w:rPr>
        <w:t>. 2007;39(4):665-671. doi:10.1249/mss.0b013e3180304570</w:t>
      </w:r>
    </w:p>
    <w:p w14:paraId="722CCC0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5. </w:t>
      </w:r>
      <w:r w:rsidRPr="002D7F16">
        <w:rPr>
          <w:rFonts w:ascii="Calibri" w:hAnsi="Calibri" w:cs="Calibri"/>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2D7F16">
        <w:rPr>
          <w:rFonts w:ascii="Calibri" w:hAnsi="Calibri" w:cs="Calibri"/>
          <w:i/>
          <w:iCs/>
          <w:noProof/>
          <w:szCs w:val="24"/>
        </w:rPr>
        <w:t>Int J Environ Res Public Health</w:t>
      </w:r>
      <w:r w:rsidRPr="002D7F16">
        <w:rPr>
          <w:rFonts w:ascii="Calibri" w:hAnsi="Calibri" w:cs="Calibri"/>
          <w:noProof/>
          <w:szCs w:val="24"/>
        </w:rPr>
        <w:t>. 2023;20(6):4741. doi:10.3390/IJERPH20064741</w:t>
      </w:r>
    </w:p>
    <w:p w14:paraId="3B9B575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6. </w:t>
      </w:r>
      <w:r w:rsidRPr="002D7F16">
        <w:rPr>
          <w:rFonts w:ascii="Calibri" w:hAnsi="Calibri" w:cs="Calibri"/>
          <w:noProof/>
          <w:szCs w:val="24"/>
        </w:rPr>
        <w:tab/>
        <w:t xml:space="preserve">Rohmansyah NA, Ka Praja R, Phanpheng Y, Hiruntrakul A. High-Intensity Interval Training Versus Moderate-Intensity Continuous Training for Improving Physical Health in Elderly Women. </w:t>
      </w:r>
      <w:r w:rsidRPr="002D7F16">
        <w:rPr>
          <w:rFonts w:ascii="Calibri" w:hAnsi="Calibri" w:cs="Calibri"/>
          <w:i/>
          <w:iCs/>
          <w:noProof/>
          <w:szCs w:val="24"/>
        </w:rPr>
        <w:t>Inquiry</w:t>
      </w:r>
      <w:r w:rsidRPr="002D7F16">
        <w:rPr>
          <w:rFonts w:ascii="Calibri" w:hAnsi="Calibri" w:cs="Calibri"/>
          <w:noProof/>
          <w:szCs w:val="24"/>
        </w:rPr>
        <w:t>. 2023;60. doi:10.1177/00469580231172870</w:t>
      </w:r>
    </w:p>
    <w:p w14:paraId="5171C28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7. </w:t>
      </w:r>
      <w:r w:rsidRPr="002D7F16">
        <w:rPr>
          <w:rFonts w:ascii="Calibri" w:hAnsi="Calibri" w:cs="Calibri"/>
          <w:noProof/>
          <w:szCs w:val="24"/>
        </w:rPr>
        <w:tab/>
        <w:t xml:space="preserve">Jiménez-García JD, Hita-Contreras F, de la Torre-Cruz MJ, et al. Effects of HIIT and MIIT Suspension Training Programs on Sleep Quality and Fatigue in Older Adults: Randomized Controlled Clinical Trial. </w:t>
      </w:r>
      <w:r w:rsidRPr="002D7F16">
        <w:rPr>
          <w:rFonts w:ascii="Calibri" w:hAnsi="Calibri" w:cs="Calibri"/>
          <w:i/>
          <w:iCs/>
          <w:noProof/>
          <w:szCs w:val="24"/>
        </w:rPr>
        <w:t>Int J Environ Res Public Health</w:t>
      </w:r>
      <w:r w:rsidRPr="002D7F16">
        <w:rPr>
          <w:rFonts w:ascii="Calibri" w:hAnsi="Calibri" w:cs="Calibri"/>
          <w:noProof/>
          <w:szCs w:val="24"/>
        </w:rPr>
        <w:t>. 2021;18(3):1-12. doi:10.3390/IJERPH18031211</w:t>
      </w:r>
    </w:p>
    <w:p w14:paraId="1440717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8. </w:t>
      </w:r>
      <w:r w:rsidRPr="002D7F16">
        <w:rPr>
          <w:rFonts w:ascii="Calibri" w:hAnsi="Calibri" w:cs="Calibri"/>
          <w:noProof/>
          <w:szCs w:val="24"/>
        </w:rPr>
        <w:tab/>
        <w:t xml:space="preserve">Chang M, Wang J, Hashim HA, Xie S, Malik AA. Effect of high-intensity interval training on aerobic capacity and fatigue among patients with prostate cancer: a meta-analysis. </w:t>
      </w:r>
      <w:r w:rsidRPr="002D7F16">
        <w:rPr>
          <w:rFonts w:ascii="Calibri" w:hAnsi="Calibri" w:cs="Calibri"/>
          <w:i/>
          <w:iCs/>
          <w:noProof/>
          <w:szCs w:val="24"/>
        </w:rPr>
        <w:t>World J Surg Oncol</w:t>
      </w:r>
      <w:r w:rsidRPr="002D7F16">
        <w:rPr>
          <w:rFonts w:ascii="Calibri" w:hAnsi="Calibri" w:cs="Calibri"/>
          <w:noProof/>
          <w:szCs w:val="24"/>
        </w:rPr>
        <w:t>. 2022;20(1). doi:10.1186/S12957-022-02807-8</w:t>
      </w:r>
    </w:p>
    <w:p w14:paraId="074C989A"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19. </w:t>
      </w:r>
      <w:r w:rsidRPr="002D7F16">
        <w:rPr>
          <w:rFonts w:ascii="Calibri" w:hAnsi="Calibri" w:cs="Calibri"/>
          <w:noProof/>
          <w:szCs w:val="24"/>
        </w:rPr>
        <w:tab/>
        <w:t xml:space="preserve">Spinelli FR, Berti R, Farina G, Ceccarelli F, Conti F, Crescioli C. Exercise-induced modulation of Interferon-signature: a therapeutic route toward management of Systemic Lupus Erythematosus. </w:t>
      </w:r>
      <w:r w:rsidRPr="00612F4B">
        <w:rPr>
          <w:rFonts w:ascii="Calibri" w:hAnsi="Calibri" w:cs="Calibri"/>
          <w:i/>
          <w:iCs/>
          <w:noProof/>
          <w:szCs w:val="24"/>
          <w:lang w:val="da-DK"/>
        </w:rPr>
        <w:t>Autoimmun Rev</w:t>
      </w:r>
      <w:r w:rsidRPr="00612F4B">
        <w:rPr>
          <w:rFonts w:ascii="Calibri" w:hAnsi="Calibri" w:cs="Calibri"/>
          <w:noProof/>
          <w:szCs w:val="24"/>
          <w:lang w:val="da-DK"/>
        </w:rPr>
        <w:t>. 2023;22(10). doi:10.1016/J.AUTREV.2023.103412</w:t>
      </w:r>
    </w:p>
    <w:p w14:paraId="2087074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20. </w:t>
      </w:r>
      <w:r w:rsidRPr="00612F4B">
        <w:rPr>
          <w:rFonts w:ascii="Calibri" w:hAnsi="Calibri" w:cs="Calibri"/>
          <w:noProof/>
          <w:szCs w:val="24"/>
          <w:lang w:val="da-DK"/>
        </w:rPr>
        <w:tab/>
        <w:t xml:space="preserve">Sandling JK, Pucholt P, Hultin Rosenberg L, et al. </w:t>
      </w:r>
      <w:r w:rsidRPr="002D7F16">
        <w:rPr>
          <w:rFonts w:ascii="Calibri" w:hAnsi="Calibri" w:cs="Calibri"/>
          <w:noProof/>
          <w:szCs w:val="24"/>
        </w:rPr>
        <w:t xml:space="preserve">Molecular pathways in patients with systemic lupus erythematosus revealed by gene-centred DNA sequencing. </w:t>
      </w:r>
      <w:r w:rsidRPr="002D7F16">
        <w:rPr>
          <w:rFonts w:ascii="Calibri" w:hAnsi="Calibri" w:cs="Calibri"/>
          <w:i/>
          <w:iCs/>
          <w:noProof/>
          <w:szCs w:val="24"/>
        </w:rPr>
        <w:t>Ann Rheum Dis</w:t>
      </w:r>
      <w:r w:rsidRPr="002D7F16">
        <w:rPr>
          <w:rFonts w:ascii="Calibri" w:hAnsi="Calibri" w:cs="Calibri"/>
          <w:noProof/>
          <w:szCs w:val="24"/>
        </w:rPr>
        <w:t>. 2021;80(1):109-117. doi:10.1136/ANNRHEUMDIS-2020-218636</w:t>
      </w:r>
    </w:p>
    <w:p w14:paraId="772F765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1. </w:t>
      </w:r>
      <w:r w:rsidRPr="002D7F16">
        <w:rPr>
          <w:rFonts w:ascii="Calibri" w:hAnsi="Calibri" w:cs="Calibri"/>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2D7F16">
        <w:rPr>
          <w:rFonts w:ascii="Calibri" w:hAnsi="Calibri" w:cs="Calibri"/>
          <w:i/>
          <w:iCs/>
          <w:noProof/>
          <w:szCs w:val="24"/>
        </w:rPr>
        <w:t>Transl Res</w:t>
      </w:r>
      <w:r w:rsidRPr="002D7F16">
        <w:rPr>
          <w:rFonts w:ascii="Calibri" w:hAnsi="Calibri" w:cs="Calibri"/>
          <w:noProof/>
          <w:szCs w:val="24"/>
        </w:rPr>
        <w:t>. 2021;238:63-75. doi:10.1016/J.TRSL.2021.07.006</w:t>
      </w:r>
    </w:p>
    <w:p w14:paraId="72DB433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22. </w:t>
      </w:r>
      <w:r w:rsidRPr="00612F4B">
        <w:rPr>
          <w:rFonts w:ascii="Calibri" w:hAnsi="Calibri" w:cs="Calibri"/>
          <w:noProof/>
          <w:szCs w:val="24"/>
          <w:lang w:val="da-DK"/>
        </w:rPr>
        <w:tab/>
        <w:t xml:space="preserve">Thyrell L, Arulampalam V, Hjortsberg L, Farnebo M, Grandér D, Tamm KP. </w:t>
      </w:r>
      <w:r w:rsidRPr="002D7F16">
        <w:rPr>
          <w:rFonts w:ascii="Calibri" w:hAnsi="Calibri" w:cs="Calibri"/>
          <w:noProof/>
          <w:szCs w:val="24"/>
        </w:rPr>
        <w:t>Interferon alpha induces cell death through interference with interleukin 6 signaling and inhibition of STAT3 activity. Published online 2007. doi:10.1016/j.yexcr.2007.08.007</w:t>
      </w:r>
    </w:p>
    <w:p w14:paraId="60AD7E2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3. </w:t>
      </w:r>
      <w:r w:rsidRPr="002D7F16">
        <w:rPr>
          <w:rFonts w:ascii="Calibri" w:hAnsi="Calibri" w:cs="Calibri"/>
          <w:noProof/>
          <w:szCs w:val="24"/>
        </w:rPr>
        <w:tab/>
        <w:t xml:space="preserve">Berger LC, Hawley RG. Interferon-β Interrupts Interleukin-6–Dependent Signaling Events in Myeloma Cells. </w:t>
      </w:r>
      <w:r w:rsidRPr="002D7F16">
        <w:rPr>
          <w:rFonts w:ascii="Calibri" w:hAnsi="Calibri" w:cs="Calibri"/>
          <w:i/>
          <w:iCs/>
          <w:noProof/>
          <w:szCs w:val="24"/>
        </w:rPr>
        <w:t>Blood</w:t>
      </w:r>
      <w:r w:rsidRPr="002D7F16">
        <w:rPr>
          <w:rFonts w:ascii="Calibri" w:hAnsi="Calibri" w:cs="Calibri"/>
          <w:noProof/>
          <w:szCs w:val="24"/>
        </w:rPr>
        <w:t>. 1997;89(1):261-271. doi:10.1182/blood.v89.1.261</w:t>
      </w:r>
    </w:p>
    <w:p w14:paraId="7ACD5F6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4. </w:t>
      </w:r>
      <w:r w:rsidRPr="002D7F16">
        <w:rPr>
          <w:rFonts w:ascii="Calibri" w:hAnsi="Calibri" w:cs="Calibri"/>
          <w:noProof/>
          <w:szCs w:val="24"/>
        </w:rPr>
        <w:tab/>
        <w:t xml:space="preserve">Pedersen BK. Anti-inflammatory effects of exercise: role in diabetes and cardiovascular disease. </w:t>
      </w:r>
      <w:r w:rsidRPr="002D7F16">
        <w:rPr>
          <w:rFonts w:ascii="Calibri" w:hAnsi="Calibri" w:cs="Calibri"/>
          <w:i/>
          <w:iCs/>
          <w:noProof/>
          <w:szCs w:val="24"/>
        </w:rPr>
        <w:t>Eur J Clin Invest</w:t>
      </w:r>
      <w:r w:rsidRPr="002D7F16">
        <w:rPr>
          <w:rFonts w:ascii="Calibri" w:hAnsi="Calibri" w:cs="Calibri"/>
          <w:noProof/>
          <w:szCs w:val="24"/>
        </w:rPr>
        <w:t>. 2017;47(8):600-611. doi:10.1111/eci.12781</w:t>
      </w:r>
    </w:p>
    <w:p w14:paraId="33D2E0D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5. </w:t>
      </w:r>
      <w:r w:rsidRPr="002D7F16">
        <w:rPr>
          <w:rFonts w:ascii="Calibri" w:hAnsi="Calibri" w:cs="Calibri"/>
          <w:noProof/>
          <w:szCs w:val="24"/>
        </w:rPr>
        <w:tab/>
        <w:t xml:space="preserve">Hall G Van, Steensberg A, Sacchetti M, et al. Interleukin-6 Stimulates Lipolysis and Fat Oxidation in Humans. </w:t>
      </w:r>
      <w:r w:rsidRPr="002D7F16">
        <w:rPr>
          <w:rFonts w:ascii="Calibri" w:hAnsi="Calibri" w:cs="Calibri"/>
          <w:i/>
          <w:iCs/>
          <w:noProof/>
          <w:szCs w:val="24"/>
        </w:rPr>
        <w:t>J Clin Endocrinol Metab</w:t>
      </w:r>
      <w:r w:rsidRPr="002D7F16">
        <w:rPr>
          <w:rFonts w:ascii="Calibri" w:hAnsi="Calibri" w:cs="Calibri"/>
          <w:noProof/>
          <w:szCs w:val="24"/>
        </w:rPr>
        <w:t>. 2003;88(7):3005-3010. doi:10.1210/jc.2002-021687</w:t>
      </w:r>
    </w:p>
    <w:p w14:paraId="3C07947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6. </w:t>
      </w:r>
      <w:r w:rsidRPr="002D7F16">
        <w:rPr>
          <w:rFonts w:ascii="Calibri" w:hAnsi="Calibri" w:cs="Calibri"/>
          <w:noProof/>
          <w:szCs w:val="24"/>
        </w:rPr>
        <w:tab/>
        <w:t xml:space="preserve">Carey AL, Steinberg GR, Macaulay SL, et al. Interleukin-6 increases insulin-stimulated glucose disposal in humans and glucose uptake and fatty acid oxidation in vitro via AMP-activated protein kinase. </w:t>
      </w:r>
      <w:r w:rsidRPr="002D7F16">
        <w:rPr>
          <w:rFonts w:ascii="Calibri" w:hAnsi="Calibri" w:cs="Calibri"/>
          <w:i/>
          <w:iCs/>
          <w:noProof/>
          <w:szCs w:val="24"/>
        </w:rPr>
        <w:t>Diabetes</w:t>
      </w:r>
      <w:r w:rsidRPr="002D7F16">
        <w:rPr>
          <w:rFonts w:ascii="Calibri" w:hAnsi="Calibri" w:cs="Calibri"/>
          <w:noProof/>
          <w:szCs w:val="24"/>
        </w:rPr>
        <w:t>. 2006;55(10):2688-2697. doi:10.2337/DB05-1404</w:t>
      </w:r>
    </w:p>
    <w:p w14:paraId="09D720E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7. </w:t>
      </w:r>
      <w:r w:rsidRPr="002D7F16">
        <w:rPr>
          <w:rFonts w:ascii="Calibri" w:hAnsi="Calibri" w:cs="Calibri"/>
          <w:noProof/>
          <w:szCs w:val="24"/>
        </w:rPr>
        <w:tab/>
        <w:t xml:space="preserve">Schindler R, Mancilla J, Endres S, Ghorbani R, Clark S, Dinarello C. Correlations and Interactions in the </w:t>
      </w:r>
      <w:r w:rsidRPr="002D7F16">
        <w:rPr>
          <w:rFonts w:ascii="Calibri" w:hAnsi="Calibri" w:cs="Calibri"/>
          <w:noProof/>
          <w:szCs w:val="24"/>
        </w:rPr>
        <w:lastRenderedPageBreak/>
        <w:t xml:space="preserve">Production of Interleukin-6 (IL-6), IL-1, and Tumor Necrosis Factor (TNF) in Human Blood Mononuclear Cells: IL-6 Suppresses IL-1 and TNF. </w:t>
      </w:r>
      <w:r w:rsidRPr="002D7F16">
        <w:rPr>
          <w:rFonts w:ascii="Calibri" w:hAnsi="Calibri" w:cs="Calibri"/>
          <w:i/>
          <w:iCs/>
          <w:noProof/>
          <w:szCs w:val="24"/>
        </w:rPr>
        <w:t>Blood</w:t>
      </w:r>
      <w:r w:rsidRPr="002D7F16">
        <w:rPr>
          <w:rFonts w:ascii="Calibri" w:hAnsi="Calibri" w:cs="Calibri"/>
          <w:noProof/>
          <w:szCs w:val="24"/>
        </w:rPr>
        <w:t>. 1990;75(1):40-47. doi:10.1182/BLOOD.V75.1.40.40</w:t>
      </w:r>
    </w:p>
    <w:p w14:paraId="1D14F91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8. </w:t>
      </w:r>
      <w:r w:rsidRPr="002D7F16">
        <w:rPr>
          <w:rFonts w:ascii="Calibri" w:hAnsi="Calibri" w:cs="Calibri"/>
          <w:noProof/>
          <w:szCs w:val="24"/>
        </w:rPr>
        <w:tab/>
        <w:t xml:space="preserve">Starkie R, Ostrowski SR, Jauffred S, Febbraio M, Pedersen BK. Exercise and IL-6 infusion inhibit endotoxin-induced TNF-alpha production in humans. </w:t>
      </w:r>
      <w:r w:rsidRPr="002D7F16">
        <w:rPr>
          <w:rFonts w:ascii="Calibri" w:hAnsi="Calibri" w:cs="Calibri"/>
          <w:i/>
          <w:iCs/>
          <w:noProof/>
          <w:szCs w:val="24"/>
        </w:rPr>
        <w:t>FASEB J</w:t>
      </w:r>
      <w:r w:rsidRPr="002D7F16">
        <w:rPr>
          <w:rFonts w:ascii="Calibri" w:hAnsi="Calibri" w:cs="Calibri"/>
          <w:noProof/>
          <w:szCs w:val="24"/>
        </w:rPr>
        <w:t>. 2003;17(8):1-10. doi:10.1096/FJ.02-0670FJE</w:t>
      </w:r>
    </w:p>
    <w:p w14:paraId="48A46DF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9. </w:t>
      </w:r>
      <w:r w:rsidRPr="002D7F16">
        <w:rPr>
          <w:rFonts w:ascii="Calibri" w:hAnsi="Calibri" w:cs="Calibri"/>
          <w:noProof/>
          <w:szCs w:val="24"/>
        </w:rPr>
        <w:tab/>
        <w:t xml:space="preserve">Wedell-Neergaard A-S, Lang Lehrskov L, Christensen RH, et al. Exercise-Induced Changes in Visceral Adipose Tissue Mass Are Regulated by IL-6 Signaling: A Randomized Controlled Trial. </w:t>
      </w:r>
      <w:r w:rsidRPr="002D7F16">
        <w:rPr>
          <w:rFonts w:ascii="Calibri" w:hAnsi="Calibri" w:cs="Calibri"/>
          <w:i/>
          <w:iCs/>
          <w:noProof/>
          <w:szCs w:val="24"/>
        </w:rPr>
        <w:t>Cell Metab</w:t>
      </w:r>
      <w:r w:rsidRPr="002D7F16">
        <w:rPr>
          <w:rFonts w:ascii="Calibri" w:hAnsi="Calibri" w:cs="Calibri"/>
          <w:noProof/>
          <w:szCs w:val="24"/>
        </w:rPr>
        <w:t>. 2019;29(4):844-855.e3. doi:10.1016/j.cmet.2018.12.007</w:t>
      </w:r>
    </w:p>
    <w:p w14:paraId="671ADC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0. </w:t>
      </w:r>
      <w:r w:rsidRPr="002D7F16">
        <w:rPr>
          <w:rFonts w:ascii="Calibri" w:hAnsi="Calibri" w:cs="Calibri"/>
          <w:noProof/>
          <w:szCs w:val="24"/>
        </w:rPr>
        <w:tab/>
        <w:t xml:space="preserve">Ware JE., Kosinski M., Keller SK. SF36 Physical and Mental Health Summary Scales User Manual. </w:t>
      </w:r>
      <w:r w:rsidRPr="002D7F16">
        <w:rPr>
          <w:rFonts w:ascii="Calibri" w:hAnsi="Calibri" w:cs="Calibri"/>
          <w:i/>
          <w:iCs/>
          <w:noProof/>
          <w:szCs w:val="24"/>
        </w:rPr>
        <w:t>Heal Institute, Bo</w:t>
      </w:r>
      <w:r w:rsidRPr="002D7F16">
        <w:rPr>
          <w:rFonts w:ascii="Calibri" w:hAnsi="Calibri" w:cs="Calibri"/>
          <w:noProof/>
          <w:szCs w:val="24"/>
        </w:rPr>
        <w:t>. 1994;(January 1993). https://www.researchgate.net/profile/John-Ware-6/publication/292390260_SF-36_Physical_and_Mental_Health_Summary_Scales_a_User’s_Manual/links/5af580264585157136caee31/SF-36-Physical-and-Mental-Health-Summary-Scales-a-Users-Manual.pdf</w:t>
      </w:r>
    </w:p>
    <w:p w14:paraId="0C8A9A9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31. </w:t>
      </w:r>
      <w:r w:rsidRPr="00612F4B">
        <w:rPr>
          <w:rFonts w:ascii="Calibri" w:hAnsi="Calibri" w:cs="Calibri"/>
          <w:noProof/>
          <w:szCs w:val="24"/>
          <w:lang w:val="da-DK"/>
        </w:rPr>
        <w:tab/>
        <w:t xml:space="preserve">Petri M, Fu W, Ranger A, et al. </w:t>
      </w:r>
      <w:r w:rsidRPr="002D7F16">
        <w:rPr>
          <w:rFonts w:ascii="Calibri" w:hAnsi="Calibri" w:cs="Calibri"/>
          <w:noProof/>
          <w:szCs w:val="24"/>
        </w:rPr>
        <w:t xml:space="preserve">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C5A004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2. </w:t>
      </w:r>
      <w:r w:rsidRPr="002D7F16">
        <w:rPr>
          <w:rFonts w:ascii="Calibri" w:hAnsi="Calibri" w:cs="Calibri"/>
          <w:noProof/>
          <w:szCs w:val="24"/>
        </w:rPr>
        <w:tab/>
        <w:t xml:space="preserve">Gladman DD, Ibañez D, Urowitz MB. Systemic lupus erythematosus disease activity index 2000. </w:t>
      </w:r>
      <w:r w:rsidRPr="002D7F16">
        <w:rPr>
          <w:rFonts w:ascii="Calibri" w:hAnsi="Calibri" w:cs="Calibri"/>
          <w:i/>
          <w:iCs/>
          <w:noProof/>
          <w:szCs w:val="24"/>
        </w:rPr>
        <w:t>J Rheumatol</w:t>
      </w:r>
      <w:r w:rsidRPr="002D7F16">
        <w:rPr>
          <w:rFonts w:ascii="Calibri" w:hAnsi="Calibri" w:cs="Calibri"/>
          <w:noProof/>
          <w:szCs w:val="24"/>
        </w:rPr>
        <w:t>. 2002;29(2):288-291. Accessed September 14, 2021. https://pubmed.ncbi.nlm.nih.gov/11838846/</w:t>
      </w:r>
    </w:p>
    <w:p w14:paraId="63CA7B9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3. </w:t>
      </w:r>
      <w:r w:rsidRPr="002D7F16">
        <w:rPr>
          <w:rFonts w:ascii="Calibri" w:hAnsi="Calibri" w:cs="Calibri"/>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2D7F16">
        <w:rPr>
          <w:rFonts w:ascii="Calibri" w:hAnsi="Calibri" w:cs="Calibri"/>
          <w:i/>
          <w:iCs/>
          <w:noProof/>
          <w:szCs w:val="24"/>
        </w:rPr>
        <w:t>J R Stat Soc</w:t>
      </w:r>
      <w:r w:rsidRPr="002D7F16">
        <w:rPr>
          <w:rFonts w:ascii="Calibri" w:hAnsi="Calibri" w:cs="Calibri"/>
          <w:noProof/>
          <w:szCs w:val="24"/>
        </w:rPr>
        <w:t>. 1995;57(1):289-300.</w:t>
      </w:r>
    </w:p>
    <w:p w14:paraId="69F32B3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34. </w:t>
      </w:r>
      <w:r w:rsidRPr="00612F4B">
        <w:rPr>
          <w:rFonts w:ascii="Calibri" w:hAnsi="Calibri" w:cs="Calibri"/>
          <w:noProof/>
          <w:szCs w:val="24"/>
          <w:lang w:val="da-DK"/>
        </w:rPr>
        <w:tab/>
        <w:t xml:space="preserve">Petri M, Fu W, Ranger A, et al. </w:t>
      </w:r>
      <w:r w:rsidRPr="002D7F16">
        <w:rPr>
          <w:rFonts w:ascii="Calibri" w:hAnsi="Calibri" w:cs="Calibri"/>
          <w:noProof/>
          <w:szCs w:val="24"/>
        </w:rPr>
        <w:t xml:space="preserve">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0CE9A8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5. </w:t>
      </w:r>
      <w:r w:rsidRPr="002D7F16">
        <w:rPr>
          <w:rFonts w:ascii="Calibri" w:hAnsi="Calibri" w:cs="Calibri"/>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2D7F16">
        <w:rPr>
          <w:rFonts w:ascii="Calibri" w:hAnsi="Calibri" w:cs="Calibri"/>
          <w:i/>
          <w:iCs/>
          <w:noProof/>
          <w:szCs w:val="24"/>
        </w:rPr>
        <w:t>OSF-Preprints</w:t>
      </w:r>
      <w:r w:rsidRPr="002D7F16">
        <w:rPr>
          <w:rFonts w:ascii="Calibri" w:hAnsi="Calibri" w:cs="Calibri"/>
          <w:noProof/>
          <w:szCs w:val="24"/>
        </w:rPr>
        <w:t>. Published online 2024. doi:https://doi.org/10.31219/osf.io/jdp5a</w:t>
      </w:r>
    </w:p>
    <w:p w14:paraId="010AFEF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6.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500-505.</w:t>
      </w:r>
    </w:p>
    <w:p w14:paraId="1DE32B7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7. </w:t>
      </w:r>
      <w:r w:rsidRPr="002D7F16">
        <w:rPr>
          <w:rFonts w:ascii="Calibri" w:hAnsi="Calibri" w:cs="Calibri"/>
          <w:noProof/>
          <w:szCs w:val="24"/>
        </w:rPr>
        <w:tab/>
        <w:t xml:space="preserve">Schwartz JE, Jandorf L, Krupp LB. THE MEASUREMENT OF FATIGUE: A NEW INSTRUMENT. </w:t>
      </w:r>
      <w:r w:rsidRPr="002D7F16">
        <w:rPr>
          <w:rFonts w:ascii="Calibri" w:hAnsi="Calibri" w:cs="Calibri"/>
          <w:i/>
          <w:iCs/>
          <w:noProof/>
          <w:szCs w:val="24"/>
        </w:rPr>
        <w:t>J Psyrhmwmaric Res</w:t>
      </w:r>
      <w:r w:rsidRPr="002D7F16">
        <w:rPr>
          <w:rFonts w:ascii="Calibri" w:hAnsi="Calibri" w:cs="Calibri"/>
          <w:noProof/>
          <w:szCs w:val="24"/>
        </w:rPr>
        <w:t>. 1993;37(7):753-762.</w:t>
      </w:r>
    </w:p>
    <w:p w14:paraId="2F07F5E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8. </w:t>
      </w:r>
      <w:r w:rsidRPr="002D7F16">
        <w:rPr>
          <w:rFonts w:ascii="Calibri" w:hAnsi="Calibri" w:cs="Calibri"/>
          <w:noProof/>
          <w:szCs w:val="24"/>
        </w:rPr>
        <w:tab/>
        <w:t xml:space="preserve">Lorentzen K, Danielsen MA, Due Kay S, Voss A. Validation of the Fatigue Severity Scale in Danish patients with systemic lupus erythematosus. </w:t>
      </w:r>
      <w:r w:rsidRPr="002D7F16">
        <w:rPr>
          <w:rFonts w:ascii="Calibri" w:hAnsi="Calibri" w:cs="Calibri"/>
          <w:i/>
          <w:iCs/>
          <w:noProof/>
          <w:szCs w:val="24"/>
        </w:rPr>
        <w:t>Dan Med J</w:t>
      </w:r>
      <w:r w:rsidRPr="002D7F16">
        <w:rPr>
          <w:rFonts w:ascii="Calibri" w:hAnsi="Calibri" w:cs="Calibri"/>
          <w:noProof/>
          <w:szCs w:val="24"/>
        </w:rPr>
        <w:t>. 2014;61(4):2-5.</w:t>
      </w:r>
    </w:p>
    <w:p w14:paraId="5F71C40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9. </w:t>
      </w:r>
      <w:r w:rsidRPr="002D7F16">
        <w:rPr>
          <w:rFonts w:ascii="Calibri" w:hAnsi="Calibri" w:cs="Calibri"/>
          <w:noProof/>
          <w:szCs w:val="24"/>
        </w:rPr>
        <w:tab/>
        <w:t xml:space="preserve">Hays RD, Sherbourne CD, Mazel RM. The rand 36‐item health survey 1.0. </w:t>
      </w:r>
      <w:r w:rsidRPr="002D7F16">
        <w:rPr>
          <w:rFonts w:ascii="Calibri" w:hAnsi="Calibri" w:cs="Calibri"/>
          <w:i/>
          <w:iCs/>
          <w:noProof/>
          <w:szCs w:val="24"/>
        </w:rPr>
        <w:t>Health Econ</w:t>
      </w:r>
      <w:r w:rsidRPr="002D7F16">
        <w:rPr>
          <w:rFonts w:ascii="Calibri" w:hAnsi="Calibri" w:cs="Calibri"/>
          <w:noProof/>
          <w:szCs w:val="24"/>
        </w:rPr>
        <w:t>. 1993;2(3):217-227. doi:10.1002/hec.4730020305</w:t>
      </w:r>
    </w:p>
    <w:p w14:paraId="2A79EA3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0. </w:t>
      </w:r>
      <w:r w:rsidRPr="002D7F16">
        <w:rPr>
          <w:rFonts w:ascii="Calibri" w:hAnsi="Calibri" w:cs="Calibri"/>
          <w:noProof/>
          <w:szCs w:val="24"/>
        </w:rPr>
        <w:tab/>
        <w:t xml:space="preserve">Chiche L, Jourde-Chiche N, E W, et al. Modular transcriptional repertoire analyses of adults with </w:t>
      </w:r>
      <w:r w:rsidRPr="002D7F16">
        <w:rPr>
          <w:rFonts w:ascii="Calibri" w:hAnsi="Calibri" w:cs="Calibri"/>
          <w:noProof/>
          <w:szCs w:val="24"/>
        </w:rPr>
        <w:lastRenderedPageBreak/>
        <w:t xml:space="preserve">systemic lupus erythematosus reveal distinct type I and type II interferon signatures. </w:t>
      </w:r>
      <w:r w:rsidRPr="002D7F16">
        <w:rPr>
          <w:rFonts w:ascii="Calibri" w:hAnsi="Calibri" w:cs="Calibri"/>
          <w:i/>
          <w:iCs/>
          <w:noProof/>
          <w:szCs w:val="24"/>
        </w:rPr>
        <w:t>Arthritis Rheumatol (Hoboken, NJ)</w:t>
      </w:r>
      <w:r w:rsidRPr="002D7F16">
        <w:rPr>
          <w:rFonts w:ascii="Calibri" w:hAnsi="Calibri" w:cs="Calibri"/>
          <w:noProof/>
          <w:szCs w:val="24"/>
        </w:rPr>
        <w:t>. 2014;66(6):1583-1595. doi:10.1002/ART.38628</w:t>
      </w:r>
    </w:p>
    <w:p w14:paraId="221C1668"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41. </w:t>
      </w:r>
      <w:r w:rsidRPr="002D7F16">
        <w:rPr>
          <w:rFonts w:ascii="Calibri" w:hAnsi="Calibri" w:cs="Calibri"/>
          <w:noProof/>
          <w:szCs w:val="24"/>
        </w:rPr>
        <w:tab/>
        <w:t xml:space="preserve">Luijten KMAC, Tekstra J, Bijlsma JWJ, Bijl M. The Systemic Lupus Erythematosus Responder Index (SRI); A new SLE disease activity assessment. </w:t>
      </w:r>
      <w:r w:rsidRPr="00612F4B">
        <w:rPr>
          <w:rFonts w:ascii="Calibri" w:hAnsi="Calibri" w:cs="Calibri"/>
          <w:i/>
          <w:iCs/>
          <w:noProof/>
          <w:szCs w:val="24"/>
          <w:lang w:val="da-DK"/>
        </w:rPr>
        <w:t>Autoimmun Rev</w:t>
      </w:r>
      <w:r w:rsidRPr="00612F4B">
        <w:rPr>
          <w:rFonts w:ascii="Calibri" w:hAnsi="Calibri" w:cs="Calibri"/>
          <w:noProof/>
          <w:szCs w:val="24"/>
          <w:lang w:val="da-DK"/>
        </w:rPr>
        <w:t>. 2012;11:326-329. doi:10.1016/j.autrev.2011.06.011</w:t>
      </w:r>
    </w:p>
    <w:p w14:paraId="2A944B01"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42. </w:t>
      </w:r>
      <w:r w:rsidRPr="00612F4B">
        <w:rPr>
          <w:rFonts w:ascii="Calibri" w:hAnsi="Calibri" w:cs="Calibri"/>
          <w:noProof/>
          <w:szCs w:val="24"/>
          <w:lang w:val="da-DK"/>
        </w:rPr>
        <w:tab/>
        <w:t xml:space="preserve">Svenungsson E, Gunnarsson I, Illescas-Bäckelin V, et al. </w:t>
      </w:r>
      <w:r w:rsidRPr="002D7F16">
        <w:rPr>
          <w:rFonts w:ascii="Calibri" w:hAnsi="Calibri" w:cs="Calibri"/>
          <w:noProof/>
          <w:szCs w:val="24"/>
        </w:rPr>
        <w:t xml:space="preserve">Quick Systemic Lupus Activity Questionnaire (Q-SLAQ): A simplified version of SLAQ for patient-reported disease activity. </w:t>
      </w:r>
      <w:r w:rsidRPr="002D7F16">
        <w:rPr>
          <w:rFonts w:ascii="Calibri" w:hAnsi="Calibri" w:cs="Calibri"/>
          <w:i/>
          <w:iCs/>
          <w:noProof/>
          <w:szCs w:val="24"/>
        </w:rPr>
        <w:t>Lupus Sci Med</w:t>
      </w:r>
      <w:r w:rsidRPr="002D7F16">
        <w:rPr>
          <w:rFonts w:ascii="Calibri" w:hAnsi="Calibri" w:cs="Calibri"/>
          <w:noProof/>
          <w:szCs w:val="24"/>
        </w:rPr>
        <w:t>. 2021;8(1). doi:10.1136/lupus-2020-000471</w:t>
      </w:r>
    </w:p>
    <w:p w14:paraId="160E3A2F"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43. </w:t>
      </w:r>
      <w:r w:rsidRPr="002D7F16">
        <w:rPr>
          <w:rFonts w:ascii="Calibri" w:hAnsi="Calibri" w:cs="Calibri"/>
          <w:noProof/>
          <w:szCs w:val="24"/>
        </w:rPr>
        <w:tab/>
        <w:t xml:space="preserve">Aringer M, Costenbader K, Daikh D, et al. 2019 European League Against Rheumatism/American College of Rheumatology Classification Criteria for Systemic Lupus Erythematosus. </w:t>
      </w:r>
      <w:r w:rsidRPr="00612F4B">
        <w:rPr>
          <w:rFonts w:ascii="Calibri" w:hAnsi="Calibri" w:cs="Calibri"/>
          <w:i/>
          <w:iCs/>
          <w:noProof/>
          <w:szCs w:val="24"/>
          <w:lang w:val="da-DK"/>
        </w:rPr>
        <w:t>Arthritis Rheumatol</w:t>
      </w:r>
      <w:r w:rsidRPr="00612F4B">
        <w:rPr>
          <w:rFonts w:ascii="Calibri" w:hAnsi="Calibri" w:cs="Calibri"/>
          <w:noProof/>
          <w:szCs w:val="24"/>
          <w:lang w:val="da-DK"/>
        </w:rPr>
        <w:t>. 2019;71(9):1400-1412. doi:10.1002/art.40930</w:t>
      </w:r>
    </w:p>
    <w:p w14:paraId="3ADAE83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44. </w:t>
      </w:r>
      <w:r w:rsidRPr="00612F4B">
        <w:rPr>
          <w:rFonts w:ascii="Calibri" w:hAnsi="Calibri" w:cs="Calibri"/>
          <w:noProof/>
          <w:szCs w:val="24"/>
          <w:lang w:val="da-DK"/>
        </w:rPr>
        <w:tab/>
        <w:t xml:space="preserve">Howden EJ, Perhonen M, Peshock RM, et al. </w:t>
      </w:r>
      <w:r w:rsidRPr="002D7F16">
        <w:rPr>
          <w:rFonts w:ascii="Calibri" w:hAnsi="Calibri" w:cs="Calibri"/>
          <w:noProof/>
          <w:szCs w:val="24"/>
        </w:rPr>
        <w:t xml:space="preserve">Females have a blunted cardiovascular response to one year of intensive supervised endurance training. </w:t>
      </w:r>
      <w:r w:rsidRPr="002D7F16">
        <w:rPr>
          <w:rFonts w:ascii="Calibri" w:hAnsi="Calibri" w:cs="Calibri"/>
          <w:i/>
          <w:iCs/>
          <w:noProof/>
          <w:szCs w:val="24"/>
        </w:rPr>
        <w:t>J Appl Physiol</w:t>
      </w:r>
      <w:r w:rsidRPr="002D7F16">
        <w:rPr>
          <w:rFonts w:ascii="Calibri" w:hAnsi="Calibri" w:cs="Calibri"/>
          <w:noProof/>
          <w:szCs w:val="24"/>
        </w:rPr>
        <w:t>. 2015;119(1):37. doi:10.1152/JAPPLPHYSIOL.00092.2015</w:t>
      </w:r>
    </w:p>
    <w:p w14:paraId="7B0BDA0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5. </w:t>
      </w:r>
      <w:r w:rsidRPr="002D7F16">
        <w:rPr>
          <w:rFonts w:ascii="Calibri" w:hAnsi="Calibri" w:cs="Calibri"/>
          <w:noProof/>
          <w:szCs w:val="24"/>
        </w:rPr>
        <w:tab/>
        <w:t>Team Rs. RStudio. Published online 2020. http://www.rstudio.com/</w:t>
      </w:r>
    </w:p>
    <w:p w14:paraId="10B81A0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6. </w:t>
      </w:r>
      <w:r w:rsidRPr="002D7F16">
        <w:rPr>
          <w:rFonts w:ascii="Calibri" w:hAnsi="Calibri" w:cs="Calibri"/>
          <w:noProof/>
          <w:szCs w:val="24"/>
        </w:rPr>
        <w:tab/>
        <w:t>Ozenne B, Forman J. LMMstar: Repeated Measurement Models for Discrete Times. Published online 2024.</w:t>
      </w:r>
    </w:p>
    <w:p w14:paraId="01CB768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7. </w:t>
      </w:r>
      <w:r w:rsidRPr="002D7F16">
        <w:rPr>
          <w:rFonts w:ascii="Calibri" w:hAnsi="Calibri" w:cs="Calibri"/>
          <w:noProof/>
          <w:szCs w:val="24"/>
        </w:rPr>
        <w:tab/>
        <w:t xml:space="preserve">Stephanou A, Amin V, Isenberg DA, Akira S, Kishimoto T, Latchman DS. Interleukin 6 activates heat-shock protein 90 beta gene expression. </w:t>
      </w:r>
      <w:r w:rsidRPr="002D7F16">
        <w:rPr>
          <w:rFonts w:ascii="Calibri" w:hAnsi="Calibri" w:cs="Calibri"/>
          <w:i/>
          <w:iCs/>
          <w:noProof/>
          <w:szCs w:val="24"/>
        </w:rPr>
        <w:t>Biochem J</w:t>
      </w:r>
      <w:r w:rsidRPr="002D7F16">
        <w:rPr>
          <w:rFonts w:ascii="Calibri" w:hAnsi="Calibri" w:cs="Calibri"/>
          <w:noProof/>
          <w:szCs w:val="24"/>
        </w:rPr>
        <w:t>. 1997;321(Pt 1):103. doi:10.1042/BJ3210103</w:t>
      </w:r>
    </w:p>
    <w:p w14:paraId="758E0548"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rPr>
      </w:pPr>
      <w:r w:rsidRPr="002D7F16">
        <w:rPr>
          <w:rFonts w:ascii="Calibri" w:hAnsi="Calibri" w:cs="Calibri"/>
          <w:noProof/>
          <w:szCs w:val="24"/>
        </w:rPr>
        <w:t xml:space="preserve">48. </w:t>
      </w:r>
      <w:r w:rsidRPr="002D7F16">
        <w:rPr>
          <w:rFonts w:ascii="Calibri" w:hAnsi="Calibri" w:cs="Calibri"/>
          <w:noProof/>
          <w:szCs w:val="24"/>
        </w:rPr>
        <w:tab/>
        <w:t xml:space="preserve">Schulz KF, Altman DG, Moher D. CONSORT 2010 Statement: updated guidelines for reporting parallel group randomised trials. </w:t>
      </w:r>
      <w:r w:rsidRPr="002D7F16">
        <w:rPr>
          <w:rFonts w:ascii="Calibri" w:hAnsi="Calibri" w:cs="Calibri"/>
          <w:i/>
          <w:iCs/>
          <w:noProof/>
          <w:szCs w:val="24"/>
        </w:rPr>
        <w:t>BMJ</w:t>
      </w:r>
      <w:r w:rsidRPr="002D7F16">
        <w:rPr>
          <w:rFonts w:ascii="Calibri" w:hAnsi="Calibri" w:cs="Calibri"/>
          <w:noProof/>
          <w:szCs w:val="24"/>
        </w:rPr>
        <w:t>. 2010;340. doi:10.1136/bmj.c332</w:t>
      </w:r>
    </w:p>
    <w:p w14:paraId="31E02443" w14:textId="364405B7" w:rsidR="004549D0" w:rsidRDefault="004549D0" w:rsidP="004549D0">
      <w:r>
        <w:fldChar w:fldCharType="end"/>
      </w:r>
    </w:p>
    <w:p w14:paraId="4CC77702" w14:textId="73335D8A" w:rsidR="00D232AD" w:rsidRDefault="00D232AD" w:rsidP="000B5C56">
      <w:pPr>
        <w:pStyle w:val="Default"/>
        <w:spacing w:line="360" w:lineRule="auto"/>
        <w:ind w:left="2880" w:hanging="2880"/>
        <w:jc w:val="both"/>
        <w:rPr>
          <w:color w:val="auto"/>
          <w:sz w:val="22"/>
          <w:szCs w:val="22"/>
        </w:rPr>
      </w:pP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Overskrift2"/>
      </w:pPr>
      <w:bookmarkStart w:id="42" w:name="_Toc170129461"/>
      <w:r w:rsidRPr="009616A0">
        <w:t>UNFORMATTED TABLES WITH INTENDED CONTENT</w:t>
      </w:r>
      <w:bookmarkStart w:id="43" w:name="_Hlk82177577"/>
      <w:bookmarkEnd w:id="42"/>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44"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Sm</w:t>
            </w:r>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sm</w:t>
            </w:r>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44"/>
    </w:tbl>
    <w:p w14:paraId="5177AEC5" w14:textId="77777777" w:rsidR="00D232AD" w:rsidRDefault="00D232AD" w:rsidP="005F19F6"/>
    <w:p w14:paraId="1CA53886" w14:textId="77777777" w:rsidR="00762BAE" w:rsidRDefault="00762BAE" w:rsidP="005F19F6"/>
    <w:tbl>
      <w:tblPr>
        <w:tblStyle w:val="Tabel-Gitter"/>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Change from 0 to 12 weeks</w:t>
            </w:r>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yy)</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r>
              <w:t>Etc.</w:t>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5"/>
          <w:footerReference w:type="default" r:id="rId16"/>
          <w:pgSz w:w="12240" w:h="15840"/>
          <w:pgMar w:top="1701" w:right="1134" w:bottom="1701" w:left="1134" w:header="708" w:footer="708" w:gutter="0"/>
          <w:cols w:space="708"/>
          <w:docGrid w:linePitch="360"/>
        </w:sectPr>
      </w:pPr>
    </w:p>
    <w:tbl>
      <w:tblPr>
        <w:tblStyle w:val="Tabel-Gitter"/>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43"/>
          <w:p w14:paraId="7C2398B2" w14:textId="6F8773DE" w:rsidR="003D6681" w:rsidRPr="0004334A" w:rsidRDefault="003D6681" w:rsidP="005F19F6">
            <w:r>
              <w:lastRenderedPageBreak/>
              <w:t>Table 3 – Change scores with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Change from 0 to 12 weeks</w:t>
            </w:r>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Estimated IFN:</w:t>
            </w:r>
            <w:r w:rsidR="0079499D">
              <w:t>Treatment</w:t>
            </w:r>
            <w:r>
              <w:t xml:space="preserve"> interaction</w:t>
            </w:r>
            <w:r w:rsidR="00CE2B90">
              <w:t xml:space="preserve"> (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yy)</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0CDC7" w14:textId="77777777" w:rsidR="00AB54AA" w:rsidRDefault="00AB54AA" w:rsidP="005F19F6">
      <w:r>
        <w:separator/>
      </w:r>
    </w:p>
  </w:endnote>
  <w:endnote w:type="continuationSeparator" w:id="0">
    <w:p w14:paraId="2296DFA0" w14:textId="77777777" w:rsidR="00AB54AA" w:rsidRDefault="00AB54AA"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6AEBDB88" w:rsidR="003B2A4E" w:rsidRDefault="00003113" w:rsidP="005F19F6">
        <w:pPr>
          <w:pStyle w:val="Sidefod"/>
        </w:pPr>
        <w:r>
          <w:t xml:space="preserve">Page </w:t>
        </w:r>
        <w:r w:rsidR="003B2A4E">
          <w:fldChar w:fldCharType="begin"/>
        </w:r>
        <w:r w:rsidR="003B2A4E">
          <w:instrText>PAGE   \* MERGEFORMAT</w:instrText>
        </w:r>
        <w:r w:rsidR="003B2A4E">
          <w:fldChar w:fldCharType="separate"/>
        </w:r>
        <w:r w:rsidR="003B2A4E" w:rsidRPr="00B966BB">
          <w:t>2</w:t>
        </w:r>
        <w:r w:rsidR="003B2A4E">
          <w:fldChar w:fldCharType="end"/>
        </w:r>
      </w:p>
    </w:sdtContent>
  </w:sdt>
  <w:p w14:paraId="2F1CF307" w14:textId="5083EA54" w:rsidR="003B2A4E" w:rsidRDefault="006C1AD0" w:rsidP="005F19F6">
    <w:pPr>
      <w:pStyle w:val="Sidefod"/>
    </w:pPr>
    <w:r>
      <w:fldChar w:fldCharType="begin"/>
    </w:r>
    <w:r>
      <w:instrText xml:space="preserve"> FILENAME \* MERGEFORMAT </w:instrText>
    </w:r>
    <w:r>
      <w:fldChar w:fldCharType="separate"/>
    </w:r>
    <w:r w:rsidR="00525450">
      <w:rPr>
        <w:noProof/>
      </w:rPr>
      <w:t>Statistical analysis LUPEX v.1.0 JUNE 24th 20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40449" w14:textId="77777777" w:rsidR="00AB54AA" w:rsidRDefault="00AB54AA" w:rsidP="005F19F6">
      <w:r>
        <w:separator/>
      </w:r>
    </w:p>
  </w:footnote>
  <w:footnote w:type="continuationSeparator" w:id="0">
    <w:p w14:paraId="5E1EE610" w14:textId="77777777" w:rsidR="00AB54AA" w:rsidRDefault="00AB54AA"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8EF3" w14:textId="6F669077" w:rsidR="0043415D" w:rsidRPr="0043415D" w:rsidRDefault="006C1AD0" w:rsidP="005F19F6">
    <w:pPr>
      <w:pStyle w:val="Sidehoved"/>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965E8B">
          <w:rPr>
            <w:lang w:val="da-DK"/>
          </w:rPr>
          <w:t>Malte Lund Adamsen;</w:t>
        </w:r>
        <w:r w:rsidR="004D539A">
          <w:rPr>
            <w:lang w:val="da-DK"/>
          </w:rPr>
          <w:t xml:space="preserve"> </w:t>
        </w:r>
        <w:r w:rsidR="00965E8B">
          <w:rPr>
            <w:lang w:val="da-DK"/>
          </w:rPr>
          <w:t>Julie Lyng Forman</w:t>
        </w:r>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6-24T00:00:00Z">
          <w:dateFormat w:val="dd-MM-yyyy"/>
          <w:lid w:val="da-DK"/>
          <w:storeMappedDataAs w:val="dateTime"/>
          <w:calendar w:val="gregorian"/>
        </w:date>
      </w:sdtPr>
      <w:sdtEndPr/>
      <w:sdtContent>
        <w:r w:rsidR="00240B46">
          <w:rPr>
            <w:lang w:val="da-DK"/>
          </w:rPr>
          <w:t>2</w:t>
        </w:r>
        <w:r w:rsidR="007E106D">
          <w:rPr>
            <w:lang w:val="da-DK"/>
          </w:rPr>
          <w:t>4</w:t>
        </w:r>
        <w:r w:rsidR="00240B46">
          <w:rPr>
            <w:lang w:val="da-DK"/>
          </w:rPr>
          <w:t>-0</w:t>
        </w:r>
        <w:r w:rsidR="007E106D">
          <w:rPr>
            <w:lang w:val="da-DK"/>
          </w:rPr>
          <w:t>6</w:t>
        </w:r>
        <w:r w:rsidR="00240B46">
          <w:rPr>
            <w:lang w:val="da-DK"/>
          </w:rPr>
          <w:t>-2024</w:t>
        </w:r>
      </w:sdtContent>
    </w:sdt>
  </w:p>
  <w:p w14:paraId="079EC777" w14:textId="03DF157A" w:rsidR="00B966BB" w:rsidRDefault="00B966BB" w:rsidP="005F19F6">
    <w:pPr>
      <w:pStyle w:val="Sidehoved"/>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6565C7">
          <w:t>version 1.0</w:t>
        </w:r>
      </w:sdtContent>
    </w:sdt>
    <w:r w:rsidR="00A809F3" w:rsidRPr="00144196">
      <w:tab/>
    </w:r>
  </w:p>
  <w:p w14:paraId="386FD791" w14:textId="1E3E593D" w:rsidR="00940B33" w:rsidRPr="00144196" w:rsidRDefault="00940B33" w:rsidP="005F19F6">
    <w:pPr>
      <w:pStyle w:val="Sidehoved"/>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87434A"/>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4"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6" w15:restartNumberingAfterBreak="0">
    <w:nsid w:val="67917039"/>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8"/>
  </w:num>
  <w:num w:numId="6" w16cid:durableId="81877451">
    <w:abstractNumId w:val="33"/>
  </w:num>
  <w:num w:numId="7" w16cid:durableId="147522277">
    <w:abstractNumId w:val="10"/>
  </w:num>
  <w:num w:numId="8" w16cid:durableId="751243593">
    <w:abstractNumId w:val="25"/>
  </w:num>
  <w:num w:numId="9" w16cid:durableId="1562254392">
    <w:abstractNumId w:val="23"/>
  </w:num>
  <w:num w:numId="10" w16cid:durableId="1846237576">
    <w:abstractNumId w:val="32"/>
  </w:num>
  <w:num w:numId="11" w16cid:durableId="1308318697">
    <w:abstractNumId w:val="18"/>
  </w:num>
  <w:num w:numId="12" w16cid:durableId="40640808">
    <w:abstractNumId w:val="17"/>
  </w:num>
  <w:num w:numId="13" w16cid:durableId="944463920">
    <w:abstractNumId w:val="24"/>
  </w:num>
  <w:num w:numId="14" w16cid:durableId="937560155">
    <w:abstractNumId w:val="20"/>
  </w:num>
  <w:num w:numId="15" w16cid:durableId="1183279592">
    <w:abstractNumId w:val="22"/>
  </w:num>
  <w:num w:numId="16" w16cid:durableId="1341004867">
    <w:abstractNumId w:val="27"/>
  </w:num>
  <w:num w:numId="17" w16cid:durableId="1311638668">
    <w:abstractNumId w:val="9"/>
  </w:num>
  <w:num w:numId="18" w16cid:durableId="549809521">
    <w:abstractNumId w:val="21"/>
  </w:num>
  <w:num w:numId="19" w16cid:durableId="1601329141">
    <w:abstractNumId w:val="4"/>
  </w:num>
  <w:num w:numId="20" w16cid:durableId="182788067">
    <w:abstractNumId w:val="25"/>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31"/>
  </w:num>
  <w:num w:numId="24" w16cid:durableId="1924219090">
    <w:abstractNumId w:val="6"/>
  </w:num>
  <w:num w:numId="25" w16cid:durableId="751896347">
    <w:abstractNumId w:val="29"/>
  </w:num>
  <w:num w:numId="26" w16cid:durableId="796949499">
    <w:abstractNumId w:val="2"/>
  </w:num>
  <w:num w:numId="27" w16cid:durableId="1373068344">
    <w:abstractNumId w:val="3"/>
  </w:num>
  <w:num w:numId="28" w16cid:durableId="2094930635">
    <w:abstractNumId w:val="8"/>
  </w:num>
  <w:num w:numId="29" w16cid:durableId="402148213">
    <w:abstractNumId w:val="15"/>
  </w:num>
  <w:num w:numId="30" w16cid:durableId="533008210">
    <w:abstractNumId w:val="19"/>
  </w:num>
  <w:num w:numId="31" w16cid:durableId="2048723193">
    <w:abstractNumId w:val="5"/>
  </w:num>
  <w:num w:numId="32" w16cid:durableId="1230194867">
    <w:abstractNumId w:val="30"/>
  </w:num>
  <w:num w:numId="33" w16cid:durableId="1830057162">
    <w:abstractNumId w:val="16"/>
  </w:num>
  <w:num w:numId="34" w16cid:durableId="1100684892">
    <w:abstractNumId w:val="14"/>
  </w:num>
  <w:num w:numId="35" w16cid:durableId="285741256">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113"/>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3D7A"/>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223C7"/>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1E96"/>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6E22"/>
    <w:rsid w:val="00237510"/>
    <w:rsid w:val="00240B46"/>
    <w:rsid w:val="002418D0"/>
    <w:rsid w:val="00244578"/>
    <w:rsid w:val="00246E31"/>
    <w:rsid w:val="002478BD"/>
    <w:rsid w:val="002605A9"/>
    <w:rsid w:val="002608FA"/>
    <w:rsid w:val="00263A9E"/>
    <w:rsid w:val="002666E5"/>
    <w:rsid w:val="0026711F"/>
    <w:rsid w:val="002728F2"/>
    <w:rsid w:val="00276F59"/>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5160"/>
    <w:rsid w:val="002C6148"/>
    <w:rsid w:val="002C69EB"/>
    <w:rsid w:val="002D0439"/>
    <w:rsid w:val="002D2076"/>
    <w:rsid w:val="002D26AC"/>
    <w:rsid w:val="002D35D7"/>
    <w:rsid w:val="002D4D1F"/>
    <w:rsid w:val="002D53F6"/>
    <w:rsid w:val="002D5B93"/>
    <w:rsid w:val="002D757E"/>
    <w:rsid w:val="002D78E1"/>
    <w:rsid w:val="002D7F16"/>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4B26"/>
    <w:rsid w:val="003262DE"/>
    <w:rsid w:val="003266C8"/>
    <w:rsid w:val="0033363D"/>
    <w:rsid w:val="00333A3F"/>
    <w:rsid w:val="00333A5C"/>
    <w:rsid w:val="003371E4"/>
    <w:rsid w:val="00337FFA"/>
    <w:rsid w:val="00340992"/>
    <w:rsid w:val="00340BA1"/>
    <w:rsid w:val="00341649"/>
    <w:rsid w:val="00342292"/>
    <w:rsid w:val="00343240"/>
    <w:rsid w:val="0034675E"/>
    <w:rsid w:val="00351E99"/>
    <w:rsid w:val="003525DE"/>
    <w:rsid w:val="00354087"/>
    <w:rsid w:val="0035472B"/>
    <w:rsid w:val="00356820"/>
    <w:rsid w:val="0035709F"/>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9D0"/>
    <w:rsid w:val="00454CBD"/>
    <w:rsid w:val="004617A3"/>
    <w:rsid w:val="00465656"/>
    <w:rsid w:val="00474160"/>
    <w:rsid w:val="004747C9"/>
    <w:rsid w:val="00483C69"/>
    <w:rsid w:val="00487957"/>
    <w:rsid w:val="00490CF2"/>
    <w:rsid w:val="00492E1A"/>
    <w:rsid w:val="0049749B"/>
    <w:rsid w:val="004A04D7"/>
    <w:rsid w:val="004A2505"/>
    <w:rsid w:val="004A39A7"/>
    <w:rsid w:val="004A7A11"/>
    <w:rsid w:val="004B40FD"/>
    <w:rsid w:val="004B5990"/>
    <w:rsid w:val="004B7653"/>
    <w:rsid w:val="004C23F4"/>
    <w:rsid w:val="004C4661"/>
    <w:rsid w:val="004C4E0F"/>
    <w:rsid w:val="004C5B74"/>
    <w:rsid w:val="004D1489"/>
    <w:rsid w:val="004D539A"/>
    <w:rsid w:val="004D5A26"/>
    <w:rsid w:val="004D7001"/>
    <w:rsid w:val="004D7C79"/>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16C0"/>
    <w:rsid w:val="0051480B"/>
    <w:rsid w:val="00515703"/>
    <w:rsid w:val="00520073"/>
    <w:rsid w:val="00524A3E"/>
    <w:rsid w:val="00525450"/>
    <w:rsid w:val="00525A19"/>
    <w:rsid w:val="00532C56"/>
    <w:rsid w:val="00536476"/>
    <w:rsid w:val="00540316"/>
    <w:rsid w:val="005522C4"/>
    <w:rsid w:val="005531FF"/>
    <w:rsid w:val="00555146"/>
    <w:rsid w:val="00560703"/>
    <w:rsid w:val="0056350C"/>
    <w:rsid w:val="0056654C"/>
    <w:rsid w:val="00570BD9"/>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367"/>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2F4B"/>
    <w:rsid w:val="006140AA"/>
    <w:rsid w:val="00624527"/>
    <w:rsid w:val="006259F0"/>
    <w:rsid w:val="00626D45"/>
    <w:rsid w:val="0063196E"/>
    <w:rsid w:val="00636403"/>
    <w:rsid w:val="0063739E"/>
    <w:rsid w:val="00650504"/>
    <w:rsid w:val="00654007"/>
    <w:rsid w:val="00654560"/>
    <w:rsid w:val="0065591B"/>
    <w:rsid w:val="006565C7"/>
    <w:rsid w:val="00656E2D"/>
    <w:rsid w:val="006614D6"/>
    <w:rsid w:val="00663A0C"/>
    <w:rsid w:val="00663A3F"/>
    <w:rsid w:val="006659F2"/>
    <w:rsid w:val="00666680"/>
    <w:rsid w:val="00675280"/>
    <w:rsid w:val="00677551"/>
    <w:rsid w:val="0068059B"/>
    <w:rsid w:val="00682081"/>
    <w:rsid w:val="0068456B"/>
    <w:rsid w:val="00691E5D"/>
    <w:rsid w:val="0069611E"/>
    <w:rsid w:val="006A11D7"/>
    <w:rsid w:val="006A39B3"/>
    <w:rsid w:val="006B385B"/>
    <w:rsid w:val="006B4E64"/>
    <w:rsid w:val="006C016C"/>
    <w:rsid w:val="006C1AD0"/>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2E1C"/>
    <w:rsid w:val="00773639"/>
    <w:rsid w:val="00774C07"/>
    <w:rsid w:val="007760CD"/>
    <w:rsid w:val="00777C64"/>
    <w:rsid w:val="0078010D"/>
    <w:rsid w:val="00782635"/>
    <w:rsid w:val="007829C0"/>
    <w:rsid w:val="0078437D"/>
    <w:rsid w:val="007847BF"/>
    <w:rsid w:val="007932D8"/>
    <w:rsid w:val="00794632"/>
    <w:rsid w:val="0079499D"/>
    <w:rsid w:val="007A243C"/>
    <w:rsid w:val="007A793D"/>
    <w:rsid w:val="007B2006"/>
    <w:rsid w:val="007B55BD"/>
    <w:rsid w:val="007C5E03"/>
    <w:rsid w:val="007D3CF8"/>
    <w:rsid w:val="007D788A"/>
    <w:rsid w:val="007D789A"/>
    <w:rsid w:val="007E106D"/>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459C9"/>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2570D"/>
    <w:rsid w:val="009326CD"/>
    <w:rsid w:val="00933408"/>
    <w:rsid w:val="00940B33"/>
    <w:rsid w:val="0094256F"/>
    <w:rsid w:val="00943BDD"/>
    <w:rsid w:val="009459A6"/>
    <w:rsid w:val="00950759"/>
    <w:rsid w:val="00955789"/>
    <w:rsid w:val="00957A59"/>
    <w:rsid w:val="00964116"/>
    <w:rsid w:val="00965E8B"/>
    <w:rsid w:val="00966147"/>
    <w:rsid w:val="0097688B"/>
    <w:rsid w:val="009769DB"/>
    <w:rsid w:val="0097774C"/>
    <w:rsid w:val="0098341D"/>
    <w:rsid w:val="00984613"/>
    <w:rsid w:val="00984F67"/>
    <w:rsid w:val="00987BD2"/>
    <w:rsid w:val="0099376D"/>
    <w:rsid w:val="00993E0C"/>
    <w:rsid w:val="00996787"/>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02DAC"/>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874B4"/>
    <w:rsid w:val="00A92D30"/>
    <w:rsid w:val="00A94A3B"/>
    <w:rsid w:val="00AA0FA7"/>
    <w:rsid w:val="00AA2DFA"/>
    <w:rsid w:val="00AA35FB"/>
    <w:rsid w:val="00AA41B3"/>
    <w:rsid w:val="00AA6747"/>
    <w:rsid w:val="00AA7059"/>
    <w:rsid w:val="00AB3BCE"/>
    <w:rsid w:val="00AB4055"/>
    <w:rsid w:val="00AB54AA"/>
    <w:rsid w:val="00AB6DD7"/>
    <w:rsid w:val="00AC3DCA"/>
    <w:rsid w:val="00AC405E"/>
    <w:rsid w:val="00AD2BAE"/>
    <w:rsid w:val="00AD4C0A"/>
    <w:rsid w:val="00AD5458"/>
    <w:rsid w:val="00AF1FF3"/>
    <w:rsid w:val="00AF2E4C"/>
    <w:rsid w:val="00AF2EEB"/>
    <w:rsid w:val="00AF4876"/>
    <w:rsid w:val="00AF5310"/>
    <w:rsid w:val="00AF7849"/>
    <w:rsid w:val="00B00F32"/>
    <w:rsid w:val="00B0322B"/>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2E42"/>
    <w:rsid w:val="00C16AC5"/>
    <w:rsid w:val="00C209AD"/>
    <w:rsid w:val="00C254A7"/>
    <w:rsid w:val="00C25AB5"/>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3672"/>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B73"/>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7EB"/>
    <w:rsid w:val="00DB2DCE"/>
    <w:rsid w:val="00DB32C7"/>
    <w:rsid w:val="00DB4D88"/>
    <w:rsid w:val="00DB4F63"/>
    <w:rsid w:val="00DB5FFA"/>
    <w:rsid w:val="00DB72BF"/>
    <w:rsid w:val="00DD2AF2"/>
    <w:rsid w:val="00DD7F18"/>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5DAB"/>
    <w:rsid w:val="00EC7978"/>
    <w:rsid w:val="00ED5B95"/>
    <w:rsid w:val="00EE1FD4"/>
    <w:rsid w:val="00EE2A0B"/>
    <w:rsid w:val="00EF296F"/>
    <w:rsid w:val="00F0121B"/>
    <w:rsid w:val="00F01240"/>
    <w:rsid w:val="00F014E7"/>
    <w:rsid w:val="00F11824"/>
    <w:rsid w:val="00F14452"/>
    <w:rsid w:val="00F22B79"/>
    <w:rsid w:val="00F25F52"/>
    <w:rsid w:val="00F3219D"/>
    <w:rsid w:val="00F32699"/>
    <w:rsid w:val="00F36477"/>
    <w:rsid w:val="00F40A6D"/>
    <w:rsid w:val="00F41583"/>
    <w:rsid w:val="00F52870"/>
    <w:rsid w:val="00F538E3"/>
    <w:rsid w:val="00F54538"/>
    <w:rsid w:val="00F54A8C"/>
    <w:rsid w:val="00F56848"/>
    <w:rsid w:val="00F67E92"/>
    <w:rsid w:val="00F714EC"/>
    <w:rsid w:val="00F723EF"/>
    <w:rsid w:val="00F864D8"/>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Korrektur">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lte-Lund/Lupex-Statistics/tree/main/Documents" TargetMode="Externa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Malte-Lund/Lupex-Statistic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clinicaltrials.gov"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aktivsundhed.d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dsholderteks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04433D"/>
    <w:rsid w:val="002D3B5E"/>
    <w:rsid w:val="00300AAB"/>
    <w:rsid w:val="00337FFA"/>
    <w:rsid w:val="0035189C"/>
    <w:rsid w:val="004A3AAA"/>
    <w:rsid w:val="005E5249"/>
    <w:rsid w:val="00785297"/>
    <w:rsid w:val="008135BE"/>
    <w:rsid w:val="00917E30"/>
    <w:rsid w:val="00996787"/>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50D2A3-4AF9-42DA-9BC9-A691ECCE7F3B}">
  <we:reference id="f78a3046-9e99-4300-aa2b-5814002b01a2" version="1.55.1.0" store="EXCatalog" storeType="EXCatalog"/>
  <we:alternateReferences>
    <we:reference id="WA104382081" version="1.55.1.0" store="da-DK" storeType="OMEX"/>
  </we:alternateReferences>
  <we:properties>
    <we:property name="MENDELEY_CITATIONS" value="[]"/>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0</Pages>
  <Words>35072</Words>
  <Characters>213940</Characters>
  <Application>Microsoft Office Word</Application>
  <DocSecurity>0</DocSecurity>
  <Lines>1782</Lines>
  <Paragraphs>4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1.0</dc:subject>
  <dc:creator>Malte Lund Adamsen; Julie Lyng Forman</dc:creator>
  <cp:keywords>LUPEX</cp:keywords>
  <dc:description/>
  <cp:lastModifiedBy>Malte Lund Adamsen</cp:lastModifiedBy>
  <cp:revision>10</cp:revision>
  <cp:lastPrinted>2024-06-24T11:54:00Z</cp:lastPrinted>
  <dcterms:created xsi:type="dcterms:W3CDTF">2024-06-24T11:49:00Z</dcterms:created>
  <dcterms:modified xsi:type="dcterms:W3CDTF">2024-06-2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xperimental-physiology</vt:lpwstr>
  </property>
  <property fmtid="{D5CDD505-2E9C-101B-9397-08002B2CF9AE}" pid="18" name="Mendeley Recent Style Name 6_1">
    <vt:lpwstr>Experimental Phys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Remapped">
    <vt:lpwstr>true</vt:lpwstr>
  </property>
</Properties>
</file>